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ED28B8" w14:textId="77777777" w:rsidR="00073C04" w:rsidRPr="003D0BD8" w:rsidRDefault="004A5480" w:rsidP="008E1F22">
      <w:pPr>
        <w:pStyle w:val="Title"/>
        <w:spacing w:line="276" w:lineRule="auto"/>
      </w:pPr>
      <w:r w:rsidRPr="003D0BD8">
        <w:t>Comparing Apples and Oranges in Youth Depression Treatments?</w:t>
      </w:r>
    </w:p>
    <w:p w14:paraId="7CED28B9" w14:textId="77777777" w:rsidR="00073C04" w:rsidRPr="003D0BD8" w:rsidRDefault="004A5480" w:rsidP="008E1F22">
      <w:pPr>
        <w:pStyle w:val="Subtitle"/>
        <w:spacing w:line="276" w:lineRule="auto"/>
      </w:pPr>
      <w:r w:rsidRPr="003D0BD8">
        <w:t>A Quantitative Critique of the Evidence Base and Guidelines</w:t>
      </w:r>
    </w:p>
    <w:p w14:paraId="7CED28CA" w14:textId="324F57D2" w:rsidR="00073C04" w:rsidRPr="003D0BD8" w:rsidRDefault="004A5480">
      <w:pPr>
        <w:pStyle w:val="Heading1"/>
      </w:pPr>
      <w:bookmarkStart w:id="0" w:name="abstract"/>
      <w:r w:rsidRPr="003D0BD8">
        <w:t>ABSTRACT</w:t>
      </w:r>
    </w:p>
    <w:p w14:paraId="04CA3AB5" w14:textId="5B9015E8" w:rsidR="004A5480" w:rsidRPr="003D0BD8" w:rsidRDefault="006A147B">
      <w:pPr>
        <w:pStyle w:val="FirstParagraph"/>
      </w:pPr>
      <w:r w:rsidRPr="003D0BD8">
        <w:rPr>
          <w:b/>
          <w:bCs/>
        </w:rPr>
        <w:t>Objectives</w:t>
      </w:r>
      <w:r w:rsidR="004A5480" w:rsidRPr="003D0BD8">
        <w:rPr>
          <w:b/>
          <w:bCs/>
        </w:rPr>
        <w:t>:</w:t>
      </w:r>
      <w:r w:rsidR="004A5480" w:rsidRPr="003D0BD8">
        <w:t xml:space="preserve"> Should a young person receive psychotherapy or medication for their depression, and on what evidence do we base this decision? In this paper, we test the</w:t>
      </w:r>
      <w:r w:rsidR="00574E44" w:rsidRPr="003D0BD8">
        <w:t xml:space="preserve"> factors across modalities that may influence comparability</w:t>
      </w:r>
      <w:r w:rsidR="00FB0EE2" w:rsidRPr="003D0BD8">
        <w:t xml:space="preserve"> </w:t>
      </w:r>
      <w:r w:rsidR="00574E44" w:rsidRPr="003D0BD8">
        <w:t>between medication and psychotherapy trials.</w:t>
      </w:r>
      <w:r w:rsidR="004A5480" w:rsidRPr="003D0BD8">
        <w:t xml:space="preserve"> </w:t>
      </w:r>
    </w:p>
    <w:p w14:paraId="37CF163A" w14:textId="348D50A5" w:rsidR="004A5480" w:rsidRPr="003D0BD8" w:rsidRDefault="006A147B">
      <w:pPr>
        <w:pStyle w:val="FirstParagraph"/>
      </w:pPr>
      <w:r w:rsidRPr="003D0BD8">
        <w:rPr>
          <w:b/>
          <w:bCs/>
        </w:rPr>
        <w:t>Methods</w:t>
      </w:r>
      <w:r w:rsidR="004A5480" w:rsidRPr="003D0BD8">
        <w:rPr>
          <w:b/>
          <w:bCs/>
        </w:rPr>
        <w:t>:</w:t>
      </w:r>
      <w:r w:rsidR="004A5480" w:rsidRPr="003D0BD8">
        <w:t xml:space="preserve"> We included </w:t>
      </w:r>
      <w:r w:rsidR="00C67B04" w:rsidRPr="003D0BD8">
        <w:t>92</w:t>
      </w:r>
      <w:r w:rsidR="004A5480" w:rsidRPr="003D0BD8">
        <w:t xml:space="preserve"> RCTs of psychotherapy and medication for child and adolescent depression (mean age 4-18 years). Using meta-analyses, we compared a) participant characteristics and b) trial characteristics in medication and psychotherapy trials. Lastly, we examined whether psychotherapy controls are well-matched to active conditions. </w:t>
      </w:r>
    </w:p>
    <w:p w14:paraId="41FC33D6" w14:textId="63CFF2BF" w:rsidR="004A5480" w:rsidRPr="003D0BD8" w:rsidRDefault="006A147B">
      <w:pPr>
        <w:pStyle w:val="FirstParagraph"/>
      </w:pPr>
      <w:r w:rsidRPr="003D0BD8">
        <w:rPr>
          <w:b/>
          <w:bCs/>
        </w:rPr>
        <w:t>Results</w:t>
      </w:r>
      <w:r w:rsidR="004A5480" w:rsidRPr="003D0BD8">
        <w:rPr>
          <w:b/>
          <w:bCs/>
        </w:rPr>
        <w:t>:</w:t>
      </w:r>
      <w:r w:rsidR="004A5480" w:rsidRPr="003D0BD8">
        <w:t xml:space="preserve"> Participants in medication RCTs had higher depression severity and were more frequently male compared to psychotherapy RCTs. There was a dramatic difference in the within-subject improvement due to placebo (SMD=-1.9 (95% CI: -2.10 to -1.</w:t>
      </w:r>
      <w:r w:rsidR="005A5E45" w:rsidRPr="003D0BD8">
        <w:t>7</w:t>
      </w:r>
      <w:r w:rsidR="004A5480" w:rsidRPr="003D0BD8">
        <w:t>)) vs psychotherapy controls (SMD=-0.</w:t>
      </w:r>
      <w:r w:rsidR="005A5E45" w:rsidRPr="003D0BD8">
        <w:t>6</w:t>
      </w:r>
      <w:r w:rsidR="004A5480" w:rsidRPr="003D0BD8">
        <w:t xml:space="preserve"> (95% CI: -0.</w:t>
      </w:r>
      <w:r w:rsidR="005A5E45" w:rsidRPr="003D0BD8">
        <w:t>86</w:t>
      </w:r>
      <w:r w:rsidR="004A5480" w:rsidRPr="003D0BD8">
        <w:t xml:space="preserve"> to -0.</w:t>
      </w:r>
      <w:r w:rsidR="005A5E45" w:rsidRPr="003D0BD8">
        <w:t>32</w:t>
      </w:r>
      <w:r w:rsidR="004A5480" w:rsidRPr="003D0BD8">
        <w:t xml:space="preserve">)). Within psychotherapy RCTs, control conditions were less intensive on average than active conditions. </w:t>
      </w:r>
    </w:p>
    <w:p w14:paraId="7CED28CB" w14:textId="07B6E02E" w:rsidR="00073C04" w:rsidRPr="003D0BD8" w:rsidRDefault="004A5480">
      <w:pPr>
        <w:pStyle w:val="FirstParagraph"/>
      </w:pPr>
      <w:r w:rsidRPr="003D0BD8">
        <w:rPr>
          <w:b/>
          <w:bCs/>
        </w:rPr>
        <w:t>Conclusions:</w:t>
      </w:r>
      <w:r w:rsidRPr="003D0BD8">
        <w:t xml:space="preserve"> Medication and psychotherapy RCTs differ on fundamental participant and methodological characteristics, thereby </w:t>
      </w:r>
      <w:r w:rsidR="00C94CD5" w:rsidRPr="003D0BD8">
        <w:t>raising questions about their comparability</w:t>
      </w:r>
      <w:r w:rsidRPr="003D0BD8">
        <w:t>. Psychotherapy controls often involve little therapist contact and are easy-to-beat comparators. These findings cast doubt on the confidence with which psychotherapy is recommended for youth depression, and highlight the pressing need to improve the evidence base.</w:t>
      </w:r>
    </w:p>
    <w:p w14:paraId="7CED28CC" w14:textId="08D873F1" w:rsidR="00073C04" w:rsidRPr="003D0BD8" w:rsidRDefault="004A5480">
      <w:pPr>
        <w:pStyle w:val="Heading1"/>
      </w:pPr>
      <w:bookmarkStart w:id="1" w:name="key-messages"/>
      <w:bookmarkEnd w:id="0"/>
      <w:r w:rsidRPr="003D0BD8">
        <w:t>KEY MESSAGES</w:t>
      </w:r>
    </w:p>
    <w:p w14:paraId="054BA6C6" w14:textId="77777777" w:rsidR="007D0055" w:rsidRPr="003D0BD8" w:rsidRDefault="007D0055" w:rsidP="00690610">
      <w:pPr>
        <w:pStyle w:val="FirstParagraph"/>
        <w:spacing w:before="0" w:after="0"/>
      </w:pPr>
      <w:r w:rsidRPr="003D0BD8">
        <w:rPr>
          <w:b/>
        </w:rPr>
        <w:t>What is already known on this topic:</w:t>
      </w:r>
      <w:r w:rsidRPr="003D0BD8">
        <w:t xml:space="preserve"> </w:t>
      </w:r>
    </w:p>
    <w:p w14:paraId="6E4C9D21" w14:textId="03559542" w:rsidR="007D0055" w:rsidRPr="003D0BD8" w:rsidRDefault="007D0055" w:rsidP="00690610">
      <w:pPr>
        <w:pStyle w:val="FirstParagraph"/>
        <w:numPr>
          <w:ilvl w:val="0"/>
          <w:numId w:val="14"/>
        </w:numPr>
        <w:spacing w:before="0" w:after="0"/>
        <w:rPr>
          <w:b/>
        </w:rPr>
      </w:pPr>
      <w:r w:rsidRPr="003D0BD8">
        <w:t xml:space="preserve">Psychotherapy is recommended before medication for most cases of depression in children and adolescents, a recommendation that is based on indirect comparisons of outcomes from </w:t>
      </w:r>
      <w:proofErr w:type="spellStart"/>
      <w:r w:rsidRPr="003D0BD8">
        <w:t>randomised</w:t>
      </w:r>
      <w:proofErr w:type="spellEnd"/>
      <w:r w:rsidRPr="003D0BD8">
        <w:t xml:space="preserve"> controlled trials (RCTs) within each treatment modality.</w:t>
      </w:r>
    </w:p>
    <w:p w14:paraId="03392747" w14:textId="77777777" w:rsidR="007D0055" w:rsidRPr="003D0BD8" w:rsidRDefault="007D0055" w:rsidP="00690610">
      <w:pPr>
        <w:pStyle w:val="BodyText"/>
        <w:spacing w:before="0" w:after="0"/>
      </w:pPr>
      <w:r w:rsidRPr="003D0BD8">
        <w:rPr>
          <w:b/>
        </w:rPr>
        <w:t>What this study adds:</w:t>
      </w:r>
      <w:r w:rsidRPr="003D0BD8">
        <w:t xml:space="preserve"> </w:t>
      </w:r>
    </w:p>
    <w:p w14:paraId="4A527834" w14:textId="77777777" w:rsidR="007D0055" w:rsidRPr="003D0BD8" w:rsidRDefault="007D0055" w:rsidP="00690610">
      <w:pPr>
        <w:pStyle w:val="BodyText"/>
        <w:numPr>
          <w:ilvl w:val="0"/>
          <w:numId w:val="14"/>
        </w:numPr>
        <w:spacing w:before="0" w:after="0"/>
        <w:rPr>
          <w:b/>
        </w:rPr>
      </w:pPr>
      <w:r w:rsidRPr="003D0BD8">
        <w:t xml:space="preserve">We examine the validity of these inferences by </w:t>
      </w:r>
      <w:proofErr w:type="spellStart"/>
      <w:r w:rsidRPr="003D0BD8">
        <w:t>scrutinising</w:t>
      </w:r>
      <w:proofErr w:type="spellEnd"/>
      <w:r w:rsidRPr="003D0BD8">
        <w:t xml:space="preserve"> the comparability of psychotherapy and medication RCTs. </w:t>
      </w:r>
    </w:p>
    <w:p w14:paraId="4710C6D7" w14:textId="77777777" w:rsidR="007D0055" w:rsidRPr="003D0BD8" w:rsidRDefault="007D0055" w:rsidP="00690610">
      <w:pPr>
        <w:pStyle w:val="BodyText"/>
        <w:numPr>
          <w:ilvl w:val="0"/>
          <w:numId w:val="14"/>
        </w:numPr>
        <w:spacing w:before="0" w:after="0"/>
        <w:rPr>
          <w:b/>
        </w:rPr>
      </w:pPr>
      <w:r w:rsidRPr="003D0BD8">
        <w:t xml:space="preserve">We find significant differences in sample characteristics (namely depression severity and sex composition) and trial design features, such that the within-group effect sizes of medication controls (i.e. pill placebo) are much larger than those for psychotherapy controls, and that medication RCTs feature significantly more trial sites. </w:t>
      </w:r>
    </w:p>
    <w:p w14:paraId="07B58C8E" w14:textId="58DA3ADB" w:rsidR="007D0055" w:rsidRPr="003D0BD8" w:rsidRDefault="007D0055" w:rsidP="00690610">
      <w:pPr>
        <w:pStyle w:val="BodyText"/>
        <w:numPr>
          <w:ilvl w:val="0"/>
          <w:numId w:val="14"/>
        </w:numPr>
        <w:spacing w:before="0" w:after="0"/>
        <w:rPr>
          <w:b/>
        </w:rPr>
      </w:pPr>
      <w:r w:rsidRPr="003D0BD8">
        <w:lastRenderedPageBreak/>
        <w:t>We also examine the quality of controls used in psychotherapy RCTs and find that they are poorly matched to active intervention arms in ways such as human contact hours, and hence represent poor and easy to beat comparators.</w:t>
      </w:r>
    </w:p>
    <w:p w14:paraId="118FAE30" w14:textId="77777777" w:rsidR="007D0055" w:rsidRPr="003D0BD8" w:rsidRDefault="007D0055" w:rsidP="00690610">
      <w:pPr>
        <w:pStyle w:val="FirstParagraph"/>
        <w:spacing w:before="0" w:after="0"/>
      </w:pPr>
      <w:r w:rsidRPr="003D0BD8">
        <w:rPr>
          <w:b/>
        </w:rPr>
        <w:t>How this study might affect research, practice or policy:</w:t>
      </w:r>
      <w:r w:rsidRPr="003D0BD8">
        <w:t xml:space="preserve"> </w:t>
      </w:r>
    </w:p>
    <w:p w14:paraId="3C99C44C" w14:textId="1505CAF6" w:rsidR="00690610" w:rsidRPr="003D0BD8" w:rsidRDefault="007D0055" w:rsidP="00690610">
      <w:pPr>
        <w:pStyle w:val="FirstParagraph"/>
        <w:numPr>
          <w:ilvl w:val="0"/>
          <w:numId w:val="15"/>
        </w:numPr>
        <w:spacing w:before="0" w:after="0"/>
      </w:pPr>
      <w:r w:rsidRPr="003D0BD8">
        <w:t>Our findings underscore the need for a higher quality evidence base upon which to base treatment guidelines and clinical decision making.</w:t>
      </w:r>
      <w:bookmarkStart w:id="2" w:name="background"/>
      <w:bookmarkEnd w:id="1"/>
    </w:p>
    <w:p w14:paraId="7CED28CE" w14:textId="2E4C34FE" w:rsidR="00073C04" w:rsidRPr="003D0BD8" w:rsidRDefault="004A5480" w:rsidP="00690610">
      <w:pPr>
        <w:pStyle w:val="Heading1"/>
      </w:pPr>
      <w:r w:rsidRPr="003D0BD8">
        <w:t>BACKGROUND</w:t>
      </w:r>
    </w:p>
    <w:p w14:paraId="7CED28CF" w14:textId="77777777" w:rsidR="00073C04" w:rsidRPr="003D0BD8" w:rsidRDefault="004A5480">
      <w:pPr>
        <w:pStyle w:val="FirstParagraph"/>
      </w:pPr>
      <w:r w:rsidRPr="003D0BD8">
        <w:t>Should a child or an adolescent receive psychotherapy or medication for their depression, and what information should be used to guide decision-making?</w:t>
      </w:r>
    </w:p>
    <w:p w14:paraId="7CED28D0" w14:textId="17B2B039" w:rsidR="00073C04" w:rsidRPr="003D0BD8" w:rsidRDefault="004A5480">
      <w:pPr>
        <w:pStyle w:val="BodyText"/>
      </w:pPr>
      <w:r w:rsidRPr="003D0BD8">
        <w:t>For adolescent depression, there are limited head-to-head trials of medication and psychotherapy, and hence recommendations are derived from indirect comparisons of treatment efficacy. The National Institute of Health and Care Excellence (NICE) guidelines for adolescent depression recommend psychotherapy over medication in most cases.</w:t>
      </w:r>
      <w:r w:rsidR="00441437" w:rsidRPr="003D0BD8">
        <w:fldChar w:fldCharType="begin"/>
      </w:r>
      <w:r w:rsidR="00B254BE" w:rsidRPr="003D0BD8">
        <w:instrText xml:space="preserve"> ADDIN ZOTERO_ITEM CSL_CITATION {"citationID":"oczZaSoH","properties":{"formattedCitation":"[1]","plainCitation":"[1]","noteIndex":0},"citationItems":[{"id":423,"uris":["http://zotero.org/users/14944207/items/34IHKLVC"],"itemData":{"id":423,"type":"document","title":"Depression in Children and Young People: Identification and Management","title-short":"NICE Guideline [NG134]","author":[{"literal":"NICE"}],"issued":{"date-parts":[["2019"]]}}}],"schema":"https://github.com/citation-style-language/schema/raw/master/csl-citation.json"} </w:instrText>
      </w:r>
      <w:r w:rsidR="00441437" w:rsidRPr="003D0BD8">
        <w:fldChar w:fldCharType="separate"/>
      </w:r>
      <w:r w:rsidR="00250405" w:rsidRPr="003D0BD8">
        <w:rPr>
          <w:rFonts w:cs="Calibri"/>
        </w:rPr>
        <w:t>[1]</w:t>
      </w:r>
      <w:r w:rsidR="00441437" w:rsidRPr="003D0BD8">
        <w:fldChar w:fldCharType="end"/>
      </w:r>
      <w:r w:rsidRPr="003D0BD8">
        <w:t xml:space="preserve"> This is in keeping with two sources of evidence relating to child and adolescent depression: meta-analyses of medication </w:t>
      </w:r>
      <w:proofErr w:type="spellStart"/>
      <w:r w:rsidRPr="003D0BD8">
        <w:t>randomised</w:t>
      </w:r>
      <w:proofErr w:type="spellEnd"/>
      <w:r w:rsidRPr="003D0BD8">
        <w:t xml:space="preserve"> controlled trials (RCTs) that cast doubt on the efficacy of antidepressants, with the exception of fluoxetine</w:t>
      </w:r>
      <w:r w:rsidR="00C5035B" w:rsidRPr="003D0BD8">
        <w:t xml:space="preserve"> </w:t>
      </w:r>
      <w:r w:rsidR="00C5035B" w:rsidRPr="003D0BD8">
        <w:fldChar w:fldCharType="begin"/>
      </w:r>
      <w:r w:rsidR="00B254BE" w:rsidRPr="003D0BD8">
        <w:instrText xml:space="preserve"> ADDIN ZOTERO_ITEM CSL_CITATION {"citationID":"b59ekyB3","properties":{"formattedCitation":"[2]","plainCitation":"[2]","noteIndex":0},"citationItems":[{"id":98,"uris":["http://zotero.org/users/14944207/items/B27ICKP2"],"itemData":{"id":98,"type":"article-journal","container-title":"The Lancet","DOI":"10.1016/S0140-6736(16)30385-3","ISSN":"01406736","issue":"10047","page":"881–890","title":"Comparative Efficacy and Tolerability of Antidepressants for Major Depressive Disorder in Children and Adolescents: A Network Meta-Analysis","title-short":"Comparative Efficacy and Tolerability of Antidepressants for Major Depressive Disorder in Children and Adolescents","volume":"388","author":[{"family":"Cipriani","given":"Andrea"},{"family":"Zhou","given":"Xinyu"},{"family":"Del Giovane","given":"Cinzia"},{"family":"Hetrick","given":"Sarah E"},{"family":"Qin","given":"Bin"},{"family":"Whittington","given":"Craig"},{"family":"Coghill","given":"David"},{"family":"Zhang","given":"Yuqing"},{"family":"Hazell","given":"Philip"},{"family":"Leucht","given":"Stefan"},{"family":"Cuijpers","given":"Pim"},{"family":"Pu","given":"Juncai"},{"family":"Cohen","given":"David"},{"family":"Ravindran","given":"Arun V"},{"family":"Liu","given":"Yiyun"},{"family":"Michael","given":"Kurt D"},{"family":"Yang","given":"Lining"},{"family":"Liu","given":"Lanxiang"},{"family":"Xie","given":"Peng"}],"accessed":{"date-parts":[["2024",3,26]]},"issued":{"date-parts":[["2016",8]]}}}],"schema":"https://github.com/citation-style-language/schema/raw/master/csl-citation.json"} </w:instrText>
      </w:r>
      <w:r w:rsidR="00C5035B" w:rsidRPr="003D0BD8">
        <w:fldChar w:fldCharType="separate"/>
      </w:r>
      <w:r w:rsidR="00250405" w:rsidRPr="003D0BD8">
        <w:rPr>
          <w:rFonts w:cs="Calibri"/>
        </w:rPr>
        <w:t>[2]</w:t>
      </w:r>
      <w:r w:rsidR="00C5035B" w:rsidRPr="003D0BD8">
        <w:fldChar w:fldCharType="end"/>
      </w:r>
      <w:r w:rsidR="00C5035B" w:rsidRPr="003D0BD8">
        <w:t>;</w:t>
      </w:r>
      <w:r w:rsidRPr="003D0BD8">
        <w:t xml:space="preserve"> and meta-analyses of psychotherapy RCTs that conclude psychotherapy to be efficacious</w:t>
      </w:r>
      <w:r w:rsidR="00C5035B" w:rsidRPr="003D0BD8">
        <w:t>.</w:t>
      </w:r>
      <w:r w:rsidR="00027935" w:rsidRPr="003D0BD8">
        <w:fldChar w:fldCharType="begin"/>
      </w:r>
      <w:r w:rsidR="00B254BE" w:rsidRPr="003D0BD8">
        <w:instrText xml:space="preserve"> ADDIN ZOTERO_ITEM CSL_CITATION {"citationID":"A5dOp29S","properties":{"formattedCitation":"[3]","plainCitation":"[3]","noteIndex":0},"citationItems":[{"id":127,"uris":["http://zotero.org/users/14944207/items/K7Y9IXPF"],"itemData":{"id":127,"type":"article-journal","abstract":"Meta-analyses show that psychotherapies are effective in the treatment of depression in children and adolescents. However, these effects are usually reported in terms of effect sizes. For patients and clinicians, it is important to know whether patients achieve a clinically significant improvement or deterioration. We conducted such a meta-analysis to examine response, clinically significant change, clinically significant deterioration and recovery as outcomes. We searched four bibliographic databases and included 40 randomised trials comparing psychotherapy for youth depression against control conditions. We used a validated method to estimate outcome rates, based on means, standard deviation and N at baseline and post-test. We also calculated numbers-need-to- treat (NNT). The overall response rate in psychotherapies at 2 (±1) months after baseline was 39% (95% CI: 34-45) and 24% (95% CI: 0.19-28) in control conditions (NNT: 6.2). The difference between therapy and control was still significant at 6-12 months after baseline (NNT=7.8). Clinically significant improvement was found in 54% of youth in therapy, compared with 32% in control groups (NNT=5.3); clinically significant deterioration was 6% in therapy, 13% in controls (NNT=5.1); recovery was 58% in therapy, 36% in controls (NNT=3.3). Smaller effects were found in studies with low risk of bias. Psychotherapies for depression in youth are effective compared to control conditions, but more than 60% of youth receiving therapy do not respond. More effective treatments and treatment strategies are clearly needed. Trial registration https://osf.io/84xka.","container-title":"European child &amp; adolescent psychiatry","DOI":"10.1007/s00787-021-01884-6","ISSN":"1435-165X","note":"PMID: 34611729","title":"The Effects of Psychological Treatments of Depression in Children and Adolescents on Response, Reliable Change, and Deterioration: A Systematic Review and Meta-Analysis","title-short":"The Effects of Psychological Treatments of Depression in Children and Adolescents on Response, Reliable Change, and Deterioration","author":[{"family":"Cuijpers","given":"Pim"},{"family":"Karyotaki","given":"Eirini"},{"family":"Ciharova","given":"Marketa"},{"family":"Miguel","given":"Clara"},{"family":"Noma","given":"Hisashi"},{"family":"Stikkelbroek","given":"Yvonne"},{"family":"Weisz","given":"John R."},{"family":"Furukawa","given":"Toshi A."}],"issued":{"date-parts":[["2021",10]]}}}],"schema":"https://github.com/citation-style-language/schema/raw/master/csl-citation.json"} </w:instrText>
      </w:r>
      <w:r w:rsidR="00027935" w:rsidRPr="003D0BD8">
        <w:fldChar w:fldCharType="separate"/>
      </w:r>
      <w:r w:rsidR="00250405" w:rsidRPr="003D0BD8">
        <w:rPr>
          <w:rFonts w:cs="Calibri"/>
        </w:rPr>
        <w:t>[3]</w:t>
      </w:r>
      <w:r w:rsidR="00027935" w:rsidRPr="003D0BD8">
        <w:fldChar w:fldCharType="end"/>
      </w:r>
      <w:r w:rsidRPr="003D0BD8">
        <w:t xml:space="preserve"> However, a recent network meta-analysis (NMA),</w:t>
      </w:r>
      <w:r w:rsidR="00C5035B" w:rsidRPr="003D0BD8">
        <w:fldChar w:fldCharType="begin"/>
      </w:r>
      <w:r w:rsidR="00B254BE" w:rsidRPr="003D0BD8">
        <w:instrText xml:space="preserve"> ADDIN ZOTERO_ITEM CSL_CITATION {"citationID":"wzuzVJQp","properties":{"formattedCitation":"[4]","plainCitation":"[4]","noteIndex":0},"citationItems":[{"id":645,"uris":["http://zotero.org/users/14944207/items/XZIE96TL"],"itemData":{"id":645,"type":"article-journal","container-title":"The Lancet Psychiatry","DOI":"10.1016/S2215-0366(20)30137-1","ISSN":"22150366","issue":"7","page":"581–601","title":"Comparative Efficacy and Acceptability of Antidepressants, Psychotherapies, and Their Combination for Acute Treatment of Children and Adolescents with Depressive Disorder: A Systematic Review and Network Meta-Analysis","title-short":"Comparative Efficacy and Acceptability of Antidepressants, Psychotherapies, and Their Combination for Acute Treatment of Children and Adolescents with Depressive Disorder","volume":"7","author":[{"family":"Zhou","given":"Xinyu"},{"family":"Teng","given":"Teng"},{"family":"Zhang","given":"Yuqing"},{"family":"Del Giovane","given":"Cinzia"},{"family":"Furukawa","given":"Toshi A"},{"family":"Weisz","given":"John R"},{"family":"Li","given":"Xuemei"},{"family":"Cuijpers","given":"Pim"},{"family":"Coghill","given":"David"},{"family":"Xiang","given":"Yajie"},{"family":"Hetrick","given":"Sarah E"},{"family":"Leucht","given":"Stefan"},{"family":"Qin","given":"Mengchang"},{"family":"Barth","given":"Jürgen"},{"family":"Ravindran","given":"Arun V"},{"family":"Yang","given":"Lining"},{"family":"Curry","given":"John"},{"family":"Fan","given":"Li"},{"family":"Silva","given":"Susan G"},{"family":"Cipriani","given":"Andrea"},{"family":"Xie","given":"Peng"}],"accessed":{"date-parts":[["2024",3,26]]},"issued":{"date-parts":[["2020",7]]}}}],"schema":"https://github.com/citation-style-language/schema/raw/master/csl-citation.json"} </w:instrText>
      </w:r>
      <w:r w:rsidR="00C5035B" w:rsidRPr="003D0BD8">
        <w:fldChar w:fldCharType="separate"/>
      </w:r>
      <w:r w:rsidR="00250405" w:rsidRPr="003D0BD8">
        <w:rPr>
          <w:rFonts w:cs="Calibri"/>
        </w:rPr>
        <w:t>[4]</w:t>
      </w:r>
      <w:r w:rsidR="00C5035B" w:rsidRPr="003D0BD8">
        <w:fldChar w:fldCharType="end"/>
      </w:r>
      <w:r w:rsidRPr="003D0BD8">
        <w:t xml:space="preserve"> an established method of comparing treatments using both direct and indirect (i.e. treatment A with treatment C, via studies that directly compare A with B and B with C) evidence, concluded that only fluoxetine alone and fluoxetine administered together with CBT were significantly more effective than medication</w:t>
      </w:r>
      <w:r w:rsidR="007056E3" w:rsidRPr="003D0BD8">
        <w:t>-</w:t>
      </w:r>
      <w:r w:rsidRPr="003D0BD8">
        <w:t xml:space="preserve"> (i.e. pill placebo) or psychotherapy</w:t>
      </w:r>
      <w:r w:rsidR="007056E3" w:rsidRPr="003D0BD8">
        <w:t>-</w:t>
      </w:r>
      <w:r w:rsidRPr="003D0BD8">
        <w:t xml:space="preserve">controls. </w:t>
      </w:r>
      <w:r w:rsidR="007056E3" w:rsidRPr="003D0BD8">
        <w:t xml:space="preserve">A large </w:t>
      </w:r>
      <w:r w:rsidRPr="003D0BD8">
        <w:t>head-to-head RCT comparing modalities found that fluoxetine, alone and in combination with CBT, was superior to pill placebo, though CBT alone was not.</w:t>
      </w:r>
      <w:r w:rsidR="00C5035B" w:rsidRPr="003D0BD8">
        <w:fldChar w:fldCharType="begin"/>
      </w:r>
      <w:r w:rsidR="00B254BE" w:rsidRPr="003D0BD8">
        <w:instrText xml:space="preserve"> ADDIN ZOTERO_ITEM CSL_CITATION {"citationID":"4FNnrGXp","properties":{"formattedCitation":"[5]","plainCitation":"[5]","noteIndex":0},"citationItems":[{"id":372,"uris":["http://zotero.org/users/14944207/items/TT99QRQ2"],"itemData":{"id":372,"type":"article-journal","container-title":"JAMA","DOI":"10.1001/jama.292.7.807","ISSN":"0098-7484","issue":"7","page":"807","title":"Fluoxetine, Cognitive-Behavioral Therapy, and Their Combination for Adolescents With Depression: Treatment for Adolescents With Depression Study (TADS) Randomized Controlled Trial","title-short":"Fluoxetine, Cognitive-Behavioral Therapy, and Their Combination for Adolescents With Depression","volume":"292","author":[{"family":"March","given":"John"},{"family":"Silva","given":"Susan"},{"family":"Petrycki","given":"Stephen"},{"family":"Curry","given":"John"},{"family":"Wells","given":"Karen"},{"family":"Fairbank","given":"John"},{"family":"Burns","given":"Barbara"},{"family":"Domino","given":"Marisa"},{"family":"McNulty","given":"Steven"},{"family":"Vitiello","given":"Benedetto"},{"family":"Severe","given":"Joanne"}],"accessed":{"date-parts":[["2024",4,9]]},"issued":{"date-parts":[["2004",8]]}}}],"schema":"https://github.com/citation-style-language/schema/raw/master/csl-citation.json"} </w:instrText>
      </w:r>
      <w:r w:rsidR="00C5035B" w:rsidRPr="003D0BD8">
        <w:fldChar w:fldCharType="separate"/>
      </w:r>
      <w:r w:rsidR="00250405" w:rsidRPr="003D0BD8">
        <w:rPr>
          <w:rFonts w:cs="Calibri"/>
        </w:rPr>
        <w:t>[5]</w:t>
      </w:r>
      <w:r w:rsidR="00C5035B" w:rsidRPr="003D0BD8">
        <w:fldChar w:fldCharType="end"/>
      </w:r>
      <w:r w:rsidR="00361ECD" w:rsidRPr="003D0BD8">
        <w:t xml:space="preserve"> Also, the addition of psychotherapy to standard care did not improve outcomes.</w:t>
      </w:r>
      <w:r w:rsidR="00C5035B" w:rsidRPr="003D0BD8">
        <w:fldChar w:fldCharType="begin"/>
      </w:r>
      <w:r w:rsidR="00B254BE" w:rsidRPr="003D0BD8">
        <w:instrText xml:space="preserve"> ADDIN ZOTERO_ITEM CSL_CITATION {"citationID":"CxrNx1CB","properties":{"formattedCitation":"[6]","plainCitation":"[6]","noteIndex":0},"citationItems":[{"id":651,"uris":["http://zotero.org/users/14944207/items/R6TYV577"],"itemData":{"id":651,"type":"article-journal","container-title":"Health Technology Assessment","DOI":"10.3310/hta12140","ISSN":"1366-5278, 2046-4924","issue":"14","journalAbbreviation":"Health Technol Assess","language":"en","source":"DOI.org (Crossref)","title":"A randomised controlled trial of cognitive behaviour therapy in adolescents with major depression treated by selective serotonin reuptake inhibitors. The ADAPT trial","URL":"https://www.journalslibrary.nihr.ac.uk/hta/hta12140/","volume":"12","author":[{"family":"Goodyer","given":"I"},{"family":"Dubicka","given":"B"},{"family":"Wilkinson","given":"P"},{"family":"Kelvin","given":"R"},{"family":"Roberts","given":"C"},{"family":"Byford","given":"S"},{"family":"Breen","given":"S"},{"family":"Ford","given":"C"},{"family":"Barrett","given":"B"},{"family":"Leech","given":"A"},{"family":"Rothwell","given":"J"},{"family":"White","given":"L"},{"family":"Harrington","given":"R"}],"accessed":{"date-parts":[["2024",9,3]]},"issued":{"date-parts":[["2008",5]]}}}],"schema":"https://github.com/citation-style-language/schema/raw/master/csl-citation.json"} </w:instrText>
      </w:r>
      <w:r w:rsidR="00C5035B" w:rsidRPr="003D0BD8">
        <w:fldChar w:fldCharType="separate"/>
      </w:r>
      <w:r w:rsidR="00250405" w:rsidRPr="003D0BD8">
        <w:rPr>
          <w:rFonts w:cs="Calibri"/>
        </w:rPr>
        <w:t>[6]</w:t>
      </w:r>
      <w:r w:rsidR="00C5035B" w:rsidRPr="003D0BD8">
        <w:fldChar w:fldCharType="end"/>
      </w:r>
      <w:r w:rsidRPr="003D0BD8">
        <w:t xml:space="preserve"> Given this confusing evidence base, how should </w:t>
      </w:r>
      <w:r w:rsidR="007056E3" w:rsidRPr="003D0BD8">
        <w:t xml:space="preserve">we </w:t>
      </w:r>
      <w:r w:rsidRPr="003D0BD8">
        <w:t>make treatment decisions?</w:t>
      </w:r>
    </w:p>
    <w:p w14:paraId="7CED28D1" w14:textId="1CA9D2E0" w:rsidR="00073C04" w:rsidRPr="003D0BD8" w:rsidRDefault="004A5480">
      <w:pPr>
        <w:pStyle w:val="BodyText"/>
      </w:pPr>
      <w:r w:rsidRPr="003D0BD8">
        <w:t>In this paper, we examine whether the existing evidence for adolescent depression treatments can offer valid answers to this question. We provide a conceptual framework and test a series of hypotheses using data from existing trials. Two points are crucial to indirect comparisons of treatment modalities. First, whether the participants in trials are comparable across modalities</w:t>
      </w:r>
      <w:r w:rsidR="00831BD8" w:rsidRPr="003D0BD8">
        <w:t>, or differ in potential effect modifiers</w:t>
      </w:r>
      <w:r w:rsidRPr="003D0BD8">
        <w:t>. Second, whether key conditions of the trial, such as the effects of control conditions or the number of sites involved, are comparable.</w:t>
      </w:r>
    </w:p>
    <w:p w14:paraId="7CED28D2" w14:textId="0789A2C5" w:rsidR="00073C04" w:rsidRPr="003D0BD8" w:rsidRDefault="004A5480">
      <w:pPr>
        <w:pStyle w:val="BodyText"/>
      </w:pPr>
      <w:r w:rsidRPr="003D0BD8">
        <w:t>Starting with the first point, comparison between different trials assumes that they sample from</w:t>
      </w:r>
      <w:r w:rsidR="00831BD8" w:rsidRPr="003D0BD8">
        <w:t xml:space="preserve"> </w:t>
      </w:r>
      <w:r w:rsidR="00CA41EE" w:rsidRPr="003D0BD8">
        <w:rPr>
          <w:lang w:val="en-GB"/>
        </w:rPr>
        <w:t>populations that are comparable in terms of characteristics that could be effect modifiers</w:t>
      </w:r>
      <w:r w:rsidRPr="003D0BD8">
        <w:t>. If not, the validity of any comparisons, including those conducted through NMA (which rests on the principal of transitivity, i.e. the requirement that the different sets of randomized trials are similar on average</w:t>
      </w:r>
      <w:r w:rsidR="00E46BD5" w:rsidRPr="003D0BD8">
        <w:t>)</w:t>
      </w:r>
      <w:r w:rsidR="00C5035B" w:rsidRPr="003D0BD8">
        <w:fldChar w:fldCharType="begin"/>
      </w:r>
      <w:r w:rsidR="00B254BE" w:rsidRPr="003D0BD8">
        <w:instrText xml:space="preserve"> ADDIN ZOTERO_ITEM CSL_CITATION {"citationID":"PLUrpNlh","properties":{"formattedCitation":"[7]","plainCitation":"[7]","noteIndex":0},"citationItems":[{"id":88,"uris":["http://zotero.org/users/14944207/items/ICJLHT8U"],"itemData":{"id":88,"type":"chapter","container-title":"Cochrane Handbook for Systematic Reviews of Interventions Version 6.4","edition":"6.4","publisher":"Cochrane","title":"Chapter 11: Undertaking Network Meta-Analyses","author":[{"family":"Chaimani","given":"A"},{"family":"Caldwell","given":"\\relax DM"},{"family":"Li","given":"T"},{"family":"Higgins","given":"Julian PT"},{"family":"Salanti","given":"G"}],"issued":{"date-parts":[["2023"]]}}}],"schema":"https://github.com/citation-style-language/schema/raw/master/csl-citation.json"} </w:instrText>
      </w:r>
      <w:r w:rsidR="00C5035B" w:rsidRPr="003D0BD8">
        <w:fldChar w:fldCharType="separate"/>
      </w:r>
      <w:r w:rsidR="00250405" w:rsidRPr="003D0BD8">
        <w:rPr>
          <w:rFonts w:cs="Calibri"/>
        </w:rPr>
        <w:t>[7]</w:t>
      </w:r>
      <w:r w:rsidR="00C5035B" w:rsidRPr="003D0BD8">
        <w:fldChar w:fldCharType="end"/>
      </w:r>
      <w:r w:rsidR="00E46BD5" w:rsidRPr="003D0BD8">
        <w:t xml:space="preserve"> </w:t>
      </w:r>
      <w:r w:rsidRPr="003D0BD8">
        <w:t>are questionable.</w:t>
      </w:r>
    </w:p>
    <w:p w14:paraId="7CED28D3" w14:textId="21FB57F7" w:rsidR="00073C04" w:rsidRPr="003D0BD8" w:rsidRDefault="004A5480">
      <w:pPr>
        <w:pStyle w:val="BodyText"/>
      </w:pPr>
      <w:r w:rsidRPr="003D0BD8">
        <w:t xml:space="preserve">The assumption that medication and psychotherapy trials sample from </w:t>
      </w:r>
      <w:r w:rsidR="007056E3" w:rsidRPr="003D0BD8">
        <w:t>comparable</w:t>
      </w:r>
      <w:r w:rsidR="002B03F5" w:rsidRPr="003D0BD8">
        <w:t xml:space="preserve"> </w:t>
      </w:r>
      <w:r w:rsidRPr="003D0BD8">
        <w:t>population may not be valid as patients and parents often have treatment preferences</w:t>
      </w:r>
      <w:r w:rsidR="00C5035B" w:rsidRPr="003D0BD8">
        <w:t>,</w:t>
      </w:r>
      <w:r w:rsidR="00027935" w:rsidRPr="003D0BD8">
        <w:fldChar w:fldCharType="begin"/>
      </w:r>
      <w:r w:rsidR="00B254BE" w:rsidRPr="003D0BD8">
        <w:instrText xml:space="preserve"> ADDIN ZOTERO_ITEM CSL_CITATION {"citationID":"9jnET3M7","properties":{"formattedCitation":"[8\\uc0\\u8211{}10]","plainCitation":"[8–10]","noteIndex":0},"citationItems":[{"id":284,"uris":["http://zotero.org/users/14944207/items/KD6LIW39"],"itemData":{"id":284,"type":"article-journal","container-title":"Administration and Policy in Mental Health and Mental Health Services Research","DOI":"10.1007/s10488-006-0033-7","ISSN":"0894-587X, 1573-3289","issue":"2","license":"http://www.springer.com/tdm","page":"198–207","title":"Adolescent Primary Care Patients' Preferences for Depression Treatment","volume":"33","author":[{"family":"Jaycox","given":"Lisa H."},{"family":"Asarnow","given":"Joan Rosenbaum"},{"family":"Sherbourne","given":"Cathy D."},{"family":"Rea","given":"Margaret M."},{"family":"LaBorde","given":"Anne P."},{"family":"Wells","given":"Kenneth B."}],"accessed":{"date-parts":[["2024",3,27]]},"issued":{"date-parts":[["2006",3]]}}},{"id":340,"uris":["http://zotero.org/users/14944207/items/T5R47776"],"itemData":{"id":340,"type":"article-journal","container-title":"Child Psychiatry &amp; Human Development","DOI":"10.1007/s10578-020-01006-4","ISSN":"0009-398X, 1573-3327","issue":"2","page":"236–247","title":"Parent and Youth Preferences in the Treatment of Youth Depression","volume":"52","author":[{"family":"Langer","given":"David A."},{"family":"Kritikos","given":"Tessa K."},{"family":"Asarnow","given":"Joan R."},{"family":"Tompson","given":"Martha C."}],"accessed":{"date-parts":[["2024",3,27]]},"issued":{"date-parts":[["2021",4]]}}},{"id":385,"uris":["http://zotero.org/users/14944207/items/6S6W9GVU"],"itemData":{"id":385,"type":"article-journal","container-title":"The Journal of Clinical Psychiatry","DOI":"10.4088/JCP.12r07757","ISSN":"0160-6689","issue":"06","page":"595–602","title":"Patient Preference for Psychological vs Pharmacologic Treatment of Psychiatric Disorders: A Meta-Analytic Review","title-short":"Patient Preference for Psychological vs Pharmacologic Treatment of Psychiatric Disorders","volume":"74","author":[{"family":"McHugh","given":"R. Kathryn"},{"family":"Whitton","given":"Sarah W."},{"family":"Peckham","given":"Andrew D."},{"family":"Welge","given":"Jeffrey A."},{"family":"Otto","given":"Michael W."}],"accessed":{"date-parts":[["2024",3,27]]},"issued":{"date-parts":[["2013",6]]}}}],"schema":"https://github.com/citation-style-language/schema/raw/master/csl-citation.json"} </w:instrText>
      </w:r>
      <w:r w:rsidR="00027935" w:rsidRPr="003D0BD8">
        <w:fldChar w:fldCharType="separate"/>
      </w:r>
      <w:r w:rsidR="00250405" w:rsidRPr="003D0BD8">
        <w:rPr>
          <w:rFonts w:cs="Calibri"/>
          <w:szCs w:val="24"/>
        </w:rPr>
        <w:t>[8–10]</w:t>
      </w:r>
      <w:r w:rsidR="00027935" w:rsidRPr="003D0BD8">
        <w:fldChar w:fldCharType="end"/>
      </w:r>
      <w:r w:rsidR="00C5035B" w:rsidRPr="003D0BD8">
        <w:t xml:space="preserve"> </w:t>
      </w:r>
      <w:r w:rsidRPr="003D0BD8">
        <w:t xml:space="preserve">meaning that there is likely to be a self-selection bias in who participates in psychotherapy and medication trials. Moreover, treatment preferences correlate with clinically-relevant participant characteristics, including severity and sex. </w:t>
      </w:r>
      <w:r w:rsidRPr="003D0BD8">
        <w:lastRenderedPageBreak/>
        <w:t xml:space="preserve">Some of these characteristics, such as severity, may moderate treatment response </w:t>
      </w:r>
      <w:r w:rsidR="00027935" w:rsidRPr="003D0BD8">
        <w:fldChar w:fldCharType="begin"/>
      </w:r>
      <w:r w:rsidR="00B254BE" w:rsidRPr="003D0BD8">
        <w:instrText xml:space="preserve"> ADDIN ZOTERO_ITEM CSL_CITATION {"citationID":"AAeHy37R","properties":{"formattedCitation":"[11,12]","plainCitation":"[11,12]","noteIndex":0},"citationItems":[{"id":120,"uris":["http://zotero.org/users/14944207/items/GWRXVMSS"],"itemData":{"id":120,"type":"article-journal","container-title":"JAMA Network Open","DOI":"10.1001/jamanetworkopen.2021.46331","ISSN":"2574-3805","issue":"2","page":"e2146331","title":"Predictors, Moderators, and Mediators Associated With Treatment Outcome in Randomized Clinical Trials Among Adolescents With Depression: A Scoping Review","title-short":"Predictors, Moderators, and Mediators Associated With Treatment Outcome in Randomized Clinical Trials Among Adolescents With Depression","volume":"5","author":[{"family":"Courtney","given":"Darren B."},{"family":"Watson","given":"Priya"},{"family":"Krause","given":"Karolin R."},{"family":"Chan","given":"Benjamin W. C."},{"family":"Bennett","given":"Kathryn"},{"family":"Gunlicks-Stoessel","given":"Meredith"},{"family":"Rodak","given":"Terri"},{"family":"Neprily","given":"Kirsten"},{"family":"Zentner","given":"Tabitha"},{"family":"Szatmari","given":"Peter"}],"accessed":{"date-parts":[["2024",3,27]]},"issued":{"date-parts":[["2022",2]]}}},{"id":366,"uris":["http://zotero.org/users/14944207/items/RBMWRS7Y"],"itemData":{"id":366,"type":"article-journal","container-title":"Behaviour Research and Therapy","DOI":"10.1016/j.brat.2020.103637","ISSN":"00057967","page":"103637","title":"Double Trouble: Do Symptom Severity and Duration Interact to Predicting Treatment Outcomes in Adolescent Depression?","title-short":"Double Trouble","volume":"131","author":[{"family":"Lorenzo-Luaces","given":"Lorenzo"},{"family":"Rodriguez-Quintana","given":"Natalie"},{"family":"Bailey","given":"Allen J."}],"accessed":{"date-parts":[["2024",3,27]]},"issued":{"date-parts":[["2020",8]]}}}],"schema":"https://github.com/citation-style-language/schema/raw/master/csl-citation.json"} </w:instrText>
      </w:r>
      <w:r w:rsidR="00027935" w:rsidRPr="003D0BD8">
        <w:fldChar w:fldCharType="separate"/>
      </w:r>
      <w:r w:rsidR="00250405" w:rsidRPr="003D0BD8">
        <w:rPr>
          <w:rFonts w:cs="Calibri"/>
        </w:rPr>
        <w:t>[11,12]</w:t>
      </w:r>
      <w:r w:rsidR="00027935" w:rsidRPr="003D0BD8">
        <w:fldChar w:fldCharType="end"/>
      </w:r>
      <w:r w:rsidRPr="003D0BD8">
        <w:t xml:space="preserve"> and may confound comparisons.</w:t>
      </w:r>
    </w:p>
    <w:p w14:paraId="7CED28D4" w14:textId="1B90C16F" w:rsidR="00073C04" w:rsidRPr="003D0BD8" w:rsidRDefault="004A5480">
      <w:pPr>
        <w:pStyle w:val="BodyText"/>
      </w:pPr>
      <w:r w:rsidRPr="003D0BD8">
        <w:t>Regarding the second point, differences in trial design may impact outcomes in a differential way between medication and psychotherapy trials</w:t>
      </w:r>
      <w:r w:rsidR="00D26719" w:rsidRPr="003D0BD8">
        <w:t>.</w:t>
      </w:r>
      <w:r w:rsidR="00027935" w:rsidRPr="003D0BD8">
        <w:fldChar w:fldCharType="begin"/>
      </w:r>
      <w:r w:rsidR="00B254BE" w:rsidRPr="003D0BD8">
        <w:instrText xml:space="preserve"> ADDIN ZOTERO_ITEM CSL_CITATION {"citationID":"YKVMdejR","properties":{"formattedCitation":"[13]","plainCitation":"[13]","noteIndex":0},"citationItems":[{"id":141,"uris":["http://zotero.org/users/14944207/items/J2CQ43TI"],"itemData":{"id":141,"type":"article-journal","container-title":"JAMA Psychiatry","DOI":"10.1001/jamapsychiatry.2019.0574","ISSN":"2168-622X","issue":"8","page":"867","title":"Combining Pharmacological and Nonpharmacological Interventions in Network Meta-analysis in Psychiatry","volume":"76","author":[{"family":"Del Giovane","given":"Cinzia"},{"family":"Cortese","given":"Samuele"},{"family":"Cipriani","given":"Andrea"}],"accessed":{"date-parts":[["2024",4,9]]},"issued":{"date-parts":[["2019",8]]}}}],"schema":"https://github.com/citation-style-language/schema/raw/master/csl-citation.json"} </w:instrText>
      </w:r>
      <w:r w:rsidR="00027935" w:rsidRPr="003D0BD8">
        <w:fldChar w:fldCharType="separate"/>
      </w:r>
      <w:r w:rsidR="00250405" w:rsidRPr="003D0BD8">
        <w:rPr>
          <w:rFonts w:cs="Calibri"/>
        </w:rPr>
        <w:t>[13]</w:t>
      </w:r>
      <w:r w:rsidR="00027935" w:rsidRPr="003D0BD8">
        <w:fldChar w:fldCharType="end"/>
      </w:r>
      <w:r w:rsidRPr="003D0BD8">
        <w:t xml:space="preserve"> Most obviously, participants in psychotherapy trials are generally unblinded to treatment allocation, with the exception perhaps of trials that compare two equally plausible treatment arms</w:t>
      </w:r>
      <w:r w:rsidR="00D26719" w:rsidRPr="003D0BD8">
        <w:t>.</w:t>
      </w:r>
      <w:r w:rsidR="00027935" w:rsidRPr="003D0BD8">
        <w:fldChar w:fldCharType="begin"/>
      </w:r>
      <w:r w:rsidR="00B254BE" w:rsidRPr="003D0BD8">
        <w:instrText xml:space="preserve"> ADDIN ZOTERO_ITEM CSL_CITATION {"citationID":"2gdezu6I","properties":{"formattedCitation":"[14]","plainCitation":"[14]","noteIndex":0},"citationItems":[{"id":81,"uris":["http://zotero.org/users/14944207/items/BEZU5ZPR"],"itemData":{"id":81,"type":"article-journal","container-title":"Journal of the American Academy of Child &amp; Adolescent Psychiatry","DOI":"10.1016/j.jaac.2014.04.004","ISSN":"08908567","issue":"6","license":"https://www.elsevier.com/tdm/userlicense/1.0/","page":"688–696","title":"Intervention for Adolescents With Early-Onset Psychosis and Their Families: A Randomized Controlled Trial","title-short":"Intervention for Adolescents With Early-Onset Psychosis and Their Families","volume":"53","author":[{"family":"Calvo","given":"Ana"},{"family":"Moreno","given":"Miguel"},{"family":"Ruiz-Sancho","given":"Ana"},{"family":"Rapado-Castro","given":"Marta"},{"family":"Moreno","given":"Carmen"},{"family":"Sánchez-Gutiérrez","given":"Teresa"},{"family":"Arango","given":"Celso"},{"family":"Mayoral","given":"María"}],"accessed":{"date-parts":[["2024",4,16]]},"issued":{"date-parts":[["2014",6]]}}}],"schema":"https://github.com/citation-style-language/schema/raw/master/csl-citation.json"} </w:instrText>
      </w:r>
      <w:r w:rsidR="00027935" w:rsidRPr="003D0BD8">
        <w:fldChar w:fldCharType="separate"/>
      </w:r>
      <w:r w:rsidR="00250405" w:rsidRPr="003D0BD8">
        <w:rPr>
          <w:rFonts w:cs="Calibri"/>
        </w:rPr>
        <w:t>[14]</w:t>
      </w:r>
      <w:r w:rsidR="00027935" w:rsidRPr="003D0BD8">
        <w:fldChar w:fldCharType="end"/>
      </w:r>
      <w:r w:rsidRPr="003D0BD8">
        <w:t xml:space="preserve"> This creates differential expectations which may </w:t>
      </w:r>
      <w:proofErr w:type="spellStart"/>
      <w:r w:rsidRPr="003D0BD8">
        <w:t>favour</w:t>
      </w:r>
      <w:proofErr w:type="spellEnd"/>
      <w:r w:rsidRPr="003D0BD8">
        <w:t xml:space="preserve"> the psychotherapy active condition, as participants are content to be receiving the “cutting edge” treatment, whilst those in the control are dissatisfied for having missed out (i.e. “disappointment bias”</w:t>
      </w:r>
      <w:r w:rsidR="00D26719" w:rsidRPr="003D0BD8">
        <w:t>).</w:t>
      </w:r>
      <w:r w:rsidRPr="003D0BD8">
        <w:t xml:space="preserve"> </w:t>
      </w:r>
      <w:r w:rsidR="00027935" w:rsidRPr="003D0BD8">
        <w:fldChar w:fldCharType="begin"/>
      </w:r>
      <w:r w:rsidR="00B254BE" w:rsidRPr="003D0BD8">
        <w:instrText xml:space="preserve"> ADDIN ZOTERO_ITEM CSL_CITATION {"citationID":"quptoFjE","properties":{"formattedCitation":"[15]","plainCitation":"[15]","noteIndex":0},"citationItems":[{"id":488,"uris":["http://zotero.org/users/14944207/items/543ATL5P"],"itemData":{"id":488,"type":"article-journal","container-title":"Trials","DOI":"10.1186/s13063-017-1961-0","ISSN":"1745-6215","issue":"S2","page":"244, s13063-017-1961-0","title":"The Ethics of `Trials within Cohorts' (TwiCs): 2nd International Symposium: London, UK. 7-8 November 2016","title-short":"The Ethics of `Trials within Cohorts' (TwiCs)","volume":"18","author":[{"family":"Relton","given":"Clare"},{"family":"Burbach","given":"Maarten"},{"family":"Collett","given":"Clive"},{"family":"Flory","given":"James"},{"family":"Gerlich","given":"Sophie"},{"family":"Holm","given":"Soren"},{"family":"Hunn","given":"Amanda"},{"family":"Kim","given":"Scott Y."},{"family":"Kwakkenbos","given":"Linda"},{"family":"May","given":"Anne"},{"family":"Nicholl","given":"Jon"},{"family":"Young-Afat","given":"Danny"},{"family":"Treweek","given":"Shaun"},{"family":"Uher","given":"Rudolf"},{"family":"Van Staa","given":"Tjeerd"},{"family":"Van Der Velden","given":"Joanne"},{"family":"Verkooijen","given":"Helena"},{"family":"Vickers","given":"Andrew"},{"family":"Welch","given":"Sophie"},{"family":"Zwarenstein","given":"Merrick"},{"family":"Zwarenstein","given":"Merrick"},{"family":"Kim","given":"Scott"},{"family":"Flory","given":"James"},{"family":"Goodman","given":"Zachary"},{"family":"Holm","given":"Søren"},{"family":"Treweek","given":"Shaun"},{"family":"Gerlich","given":"Sophie"},{"family":"May","given":"Anne M."},{"family":"Young-Afat","given":"Danny A."},{"family":"Burbach","given":"Johannes P."},{"family":"Van Gils","given":"Carla H."},{"family":"Van Der Graaf","given":"Rieke"},{"family":"Verkooijen","given":"Helena M."},{"family":"Coates","given":"Laura C."},{"family":"Tillett","given":"William"},{"family":"Torgerson","given":"David"},{"family":"McHugh","given":"Neil"},{"family":"Taylor","given":"Peter"},{"family":"Brown","given":"Lesley"},{"family":"Heaven","given":"Anne"},{"family":"Young","given":"John"},{"family":"Clegg","given":"Andrew"},{"family":"Chatfield","given":"Kate"},{"family":"Uher","given":"Rudolf"},{"family":"May","given":"Anne M."},{"family":"Gal","given":"Roxanne"},{"family":"Monninkhof","given":"Evelyn M."},{"family":"Afat","given":"Danny A. Young"},{"family":"Van Gils","given":"Carla H."},{"family":"Groenwold","given":"Rolf H. H."},{"family":"Verkooijen","given":"Helena M."},{"family":"Vickers","given":"Andrew"},{"family":"Kwakkenbos","given":"Linda"},{"family":"Carrier","given":"Marie-Eve"},{"family":"Thombs","given":"Brett D."},{"family":"Van Der Velden","given":"Joanne M."},{"family":"Gerlich","given":"A. Sophie"},{"family":"Verlaan","given":"Jorrit-Jan"},{"family":"Verkooijen","given":"Helena M."},{"family":"Couwenberg","given":"Alice M."},{"family":"Groenwold","given":"Rolf H. H."},{"family":"Van Der Graaf","given":"Rieke"},{"family":"Burbach","given":"Johannes P. M."},{"family":"Van Der Velden","given":"Joanne M."},{"family":"May","given":"Anne M."},{"family":"Verkooijen","given":"Helena M."},{"family":"Peckham","given":"Emily"},{"family":"Crossland","given":"Suzanne"},{"family":"Hughes","given":"Tom"},{"family":"O'Connor","given":"Alisha"},{"family":"Sargent","given":"Imogen"},{"family":"Gilbody","given":"Simon"}],"accessed":{"date-parts":[["2024",4,16]]},"issued":{"date-parts":[["2017",6]]}}}],"schema":"https://github.com/citation-style-language/schema/raw/master/csl-citation.json"} </w:instrText>
      </w:r>
      <w:r w:rsidR="00027935" w:rsidRPr="003D0BD8">
        <w:fldChar w:fldCharType="separate"/>
      </w:r>
      <w:r w:rsidR="00250405" w:rsidRPr="003D0BD8">
        <w:rPr>
          <w:rFonts w:cs="Calibri"/>
        </w:rPr>
        <w:t>[15]</w:t>
      </w:r>
      <w:r w:rsidR="00027935" w:rsidRPr="003D0BD8">
        <w:fldChar w:fldCharType="end"/>
      </w:r>
      <w:r w:rsidRPr="003D0BD8">
        <w:t xml:space="preserve"> By contrast, in new antidepressant trials, patients (and raters) were largely unable to judge treatment allocation</w:t>
      </w:r>
      <w:r w:rsidR="00D26719" w:rsidRPr="003D0BD8">
        <w:t>,</w:t>
      </w:r>
      <w:r w:rsidR="00027935" w:rsidRPr="003D0BD8">
        <w:fldChar w:fldCharType="begin"/>
      </w:r>
      <w:r w:rsidR="00B254BE" w:rsidRPr="003D0BD8">
        <w:instrText xml:space="preserve"> ADDIN ZOTERO_ITEM CSL_CITATION {"citationID":"KR7Dtxjz","properties":{"formattedCitation":"[16]","plainCitation":"[16]","noteIndex":0},"citationItems":[{"id":359,"uris":["http://zotero.org/users/14944207/items/X6HSHUG5"],"itemData":{"id":359,"type":"article-journal","container-title":"eClinicalMedicine","DOI":"10.1016/j.eclinm.2022.101505","ISSN":"25895370","page":"101505","title":"Assessment of Blinding in Randomized Controlled Trials of Antidepressants for Depressive Disorders 2000–2020: A Systematic Review and Meta-Analysis","title-short":"Assessment of Blinding in Randomized Controlled Trials of Antidepressants for Depressive Disorders 2000–2020","volume":"50","author":[{"family":"Lin","given":"Yi-Hsuan"},{"family":"Sahker","given":"Ethan"},{"family":"Shinohara","given":"Kiyomi"},{"family":"Horinouchi","given":"Noboru"},{"family":"Ito","given":"Masami"},{"family":"Lelliott","given":"Madoka"},{"family":"Cipriani","given":"Andrea"},{"family":"Tomlinson","given":"Anneka"},{"family":"Baethge","given":"Christopher"},{"family":"Furukawa","given":"Toshi A."}],"accessed":{"date-parts":[["2024",3,26]]},"issued":{"date-parts":[["2022",8]]}}}],"schema":"https://github.com/citation-style-language/schema/raw/master/csl-citation.json"} </w:instrText>
      </w:r>
      <w:r w:rsidR="00027935" w:rsidRPr="003D0BD8">
        <w:fldChar w:fldCharType="separate"/>
      </w:r>
      <w:r w:rsidR="00250405" w:rsidRPr="003D0BD8">
        <w:rPr>
          <w:rFonts w:cs="Calibri"/>
        </w:rPr>
        <w:t>[16]</w:t>
      </w:r>
      <w:r w:rsidR="00027935" w:rsidRPr="003D0BD8">
        <w:fldChar w:fldCharType="end"/>
      </w:r>
      <w:r w:rsidRPr="003D0BD8">
        <w:t xml:space="preserve"> suggesting that expectancy effects are well-matched across conditions. Since expectancy is substantially associated with treatment outcomes</w:t>
      </w:r>
      <w:r w:rsidR="00D26719" w:rsidRPr="003D0BD8">
        <w:t>,</w:t>
      </w:r>
      <w:r w:rsidR="00027935" w:rsidRPr="003D0BD8">
        <w:fldChar w:fldCharType="begin"/>
      </w:r>
      <w:r w:rsidR="00B254BE" w:rsidRPr="003D0BD8">
        <w:instrText xml:space="preserve"> ADDIN ZOTERO_ITEM CSL_CITATION {"citationID":"wTT8vRQz","properties":{"formattedCitation":"[17]","plainCitation":"[17]","noteIndex":0},"citationItems":[{"id":111,"uris":["http://zotero.org/users/14944207/items/VI9VH9WY"],"itemData":{"id":111,"type":"article-journal","abstract":"Abstract Patients' expectations have long been considered a contributory factor to successful psychotherapy. Expectations come in different guises, with outcome expectations centered on prognostic beliefs about the consequences of engaging in treatment. In this article, we define outcome expectations and present assessment methods and clinical examples of outcome expectations. Our research review includes a comprehensive meta-analysis ( N = 8,016 patients across 46 independent samples) of the association between pretherapy or early-therapy outcome expectations and posttreatment outcomes. The overall weighted effect size was d =.24, p &lt;.001, indicating a small but significant positive effect of outcome expectations on adaptive treatment outcomes. We also provide a narrative review of mediators of the expectation-outcome link and patient factors that relate to their outcome expectations. Finally, we discuss limitations of the research base and offer therapeutic practices based on our findings. \\copyright 2010 Wiley Periodicals, Inc. J Clin Psychol: In Session 67:184–192, 2011.","container-title":"Journal of Clinical Psychology","DOI":"10.1002/jclp.20754","ISSN":"0021-9762, 1097-4679","issue":"2","license":"http://onlinelibrary.wiley.com/termsAndConditions#vor","page":"184–192","title":"Expectations","volume":"67","author":[{"family":"Constantino","given":"Michael J."},{"family":"Arnkoff","given":"Diane B."},{"family":"Glass","given":"Carol R."},{"family":"Ametrano","given":"Rebecca M."},{"family":"Smith","given":"JuliAnna Z."}],"accessed":{"date-parts":[["2024",4,16]]},"issued":{"date-parts":[["2011",2]]}}}],"schema":"https://github.com/citation-style-language/schema/raw/master/csl-citation.json"} </w:instrText>
      </w:r>
      <w:r w:rsidR="00027935" w:rsidRPr="003D0BD8">
        <w:fldChar w:fldCharType="separate"/>
      </w:r>
      <w:r w:rsidR="00250405" w:rsidRPr="003D0BD8">
        <w:rPr>
          <w:rFonts w:cs="Calibri"/>
        </w:rPr>
        <w:t>[17]</w:t>
      </w:r>
      <w:r w:rsidR="00027935" w:rsidRPr="003D0BD8">
        <w:fldChar w:fldCharType="end"/>
      </w:r>
      <w:r w:rsidRPr="003D0BD8">
        <w:t xml:space="preserve"> if expectancy differs between medication and psychotherapy trials, comparisons between them, including in NMA, become questionable.</w:t>
      </w:r>
    </w:p>
    <w:p w14:paraId="7CED28D5" w14:textId="4E85AEAA" w:rsidR="00073C04" w:rsidRPr="003D0BD8" w:rsidRDefault="004A5480">
      <w:pPr>
        <w:pStyle w:val="BodyText"/>
      </w:pPr>
      <w:r w:rsidRPr="003D0BD8">
        <w:t>Another difference in design is the number of trial sites. The number of sites in medication trials is positively related to the magnitude of placebo response</w:t>
      </w:r>
      <w:r w:rsidR="00D26719" w:rsidRPr="003D0BD8">
        <w:t>.</w:t>
      </w:r>
      <w:r w:rsidR="00027935" w:rsidRPr="003D0BD8">
        <w:fldChar w:fldCharType="begin"/>
      </w:r>
      <w:r w:rsidR="00B254BE" w:rsidRPr="003D0BD8">
        <w:instrText xml:space="preserve"> ADDIN ZOTERO_ITEM CSL_CITATION {"citationID":"5j26xGOk","properties":{"formattedCitation":"[18\\uc0\\u8211{}20]","plainCitation":"[18–20]","noteIndex":0},"citationItems":[{"id":67,"uris":["http://zotero.org/users/14944207/items/JSDWST3U"],"itemData":{"id":67,"type":"article-journal","container-title":"American Journal of Psychiatry","DOI":"10.1176/appi.ajp.2008.08020247","ISSN":"0002-953X, 1535-7228","issue":"1","page":"42–49","title":"Placebo Response in Randomized Controlled Trials of Antidepressants for Pediatric Major Depressive Disorder","volume":"166","author":[{"family":"Bridge","given":"Jeffrey A."},{"family":"Birmaher","given":"Boris"},{"family":"Iyengar","given":"Satish"},{"family":"Barbe","given":"Rémy P."},{"family":"Brent","given":"David A."}],"accessed":{"date-parts":[["2024",4,8]]},"issued":{"date-parts":[["2009",1]]}}},{"id":140,"uris":["http://zotero.org/users/14944207/items/SMEEX6ZJ"],"itemData":{"id":140,"type":"article-journal","container-title":"Annals of Internal Medicine","DOI":"10.7326/0003-4819-155-1-201107050-00006","ISSN":"0003-4819","issue":"1","page":"39","title":"Single-Center Trials Show Larger Treatment Effects Than Multicenter Trials: Evidence From a Meta-epidemiologic Study","title-short":"Single-Center Trials Show Larger Treatment Effects Than Multicenter Trials","volume":"155","author":[{"family":"Dechartres","given":"Agnes"},{"family":"Boutron","given":"Isabelle"},{"family":"Trinquart","given":"Ludovic"},{"family":"Charles","given":"Pierre"},{"family":"Ravaud","given":"Philippe"}],"accessed":{"date-parts":[["2024",4,16]]},"issued":{"date-parts":[["2011",7]]}}},{"id":388,"uris":["http://zotero.org/users/14944207/items/CZDKVWTJ"],"itemData":{"id":388,"type":"article-journal","abstract":"Children and adolescents with major depressive disorder (MDD) appear to be more responsive to placebo than adults in randomized placebo-controlled trials (RCTs) of second and newer generation antidepressants (SNG-AD). Previous meta-analyses obtained conflicting results regarding modifiers. We aimed to conduct a meta-analytical evaluation of placebo response rates based on both clinician-rating and self-rating scales. Based on the most recent and comprehensive study on adult data, we tested whether the placebo response rates in children and adolescents with MDD also increase with study duration and number of study sites. We searched systematically for published RCTs of SNG-AD in children and/or adolescents (last update: September 2017) in public domain electronic databases and additionally for documented studies in clinical trial databases. The log-transformed odds of placebo response were meta-analytically analyzed. The primary and secondary outcomes were placebo response rates at the end of treatment based on clinician-rating and self-rating scales, respectively. To examine the impact of study duration and number of study sites on placebo response rates, we performed simple meta-regression analyses. We selected other potential modifiers of placebo response based on significance in at least one previous pediatric meta-analysis and on theoretical considerations to perform explorative analyses. We applied sensitivity analyses with placebo response rates closest to week 8 to compare our data with those reported for adults. We identified 24 placebo-controlled trials (2229 patients in the placebo arms). The clinician-rated placebo response rates ranged from 22 to 62% with a pooled response rate of 45% (95% CI 41-50%). The number of study sites was a significant modifier in the simple meta-regression analysis [odds ratio (OR) 1.01, 95% CI 1.01-1.02, p\\,=\\,0.0003, k\\,=\\,24) with more study sites linked to a higher placebo response. Study duration was not significantly associated with the placebo response rate. The explorative simple analyses revealed that publication year may be an additional modifier. However, in the explorative multivariable analysis including the number of study sites and the publication year only the number of study sites reached a p value\\,łeq\\,0.05. The self-rated placebo response rates ranged from 1 to 68% with a pooled response rate of 26% (95% CI 10-54%) (k\\,=\\,6; n\\,=\\,396). This meta-analysis confirms a high pooled placebo response rate in children and adolescents based on clinician ratings, which exceeds that observed in the most recent meta-analysis of placebo effects in adults (36%; 95% CI 35-37%) published in 2016. However, and similar to findings in adults, the pooled response rates based on self-ratings were substantially lower. In accordance with previous meta-analyses, we corroborated the number of study sites as significant modifier. In comparison to the recent adult meta-analysis, the substantially lower number of pediatric studies entails a reduced power to detect modifiers. Future studies should provide more precise and homogenous information to support discovery of potential modifiers and consider no-treatment-if ethically permissible-to allow differentiation between placebo and spontaneous remission rates. If these differ, practicing clinicians should facilitate placebo effects as an addition to the verum effect to maximize benefits. Further research is required to explain the discrepant response rates between clinician and self-ratings.","container-title":"European Child &amp; Adolescent Psychiatry","DOI":"10.1007/s00787-018-1244-7","ISSN":"1435-165X","issue":"3","note":"PMCID: PMC7056684\nPMID: 30535589","page":"253–273","title":"Placebo Response Rates and Potential Modifiers in Double-Blind Randomized Controlled Trials of Second and Newer Generation Antidepressants for Major Depressive Disorder in Children and Adolescents: A Systematic Review and Meta-Regression Analysis","title-short":"Placebo Response Rates and Potential Modifiers in Double-Blind Randomized Controlled Trials of Second and Newer Generation Antidepressants for Major Depressive Disorder in Children and Adolescents","volume":"29","author":[{"family":"Meister","given":"Ramona"},{"family":"Abbas","given":"Mariam"},{"family":"Antel","given":"Jochen"},{"family":"Peters","given":"Triinu"},{"family":"Pan","given":"Yiqi"},{"family":"Bingel","given":"Ulrike"},{"family":"Nestoriuc","given":"Yvonne"},{"family":"Hebebrand","given":"Johannes"}],"issued":{"date-parts":[["2020",3]]}}}],"schema":"https://github.com/citation-style-language/schema/raw/master/csl-citation.json"} </w:instrText>
      </w:r>
      <w:r w:rsidR="00027935" w:rsidRPr="003D0BD8">
        <w:fldChar w:fldCharType="separate"/>
      </w:r>
      <w:r w:rsidR="00250405" w:rsidRPr="003D0BD8">
        <w:rPr>
          <w:rFonts w:cs="Calibri"/>
          <w:szCs w:val="24"/>
        </w:rPr>
        <w:t>[18–20]</w:t>
      </w:r>
      <w:r w:rsidR="00027935" w:rsidRPr="003D0BD8">
        <w:fldChar w:fldCharType="end"/>
      </w:r>
      <w:r w:rsidRPr="003D0BD8">
        <w:t xml:space="preserve"> This phenomenon may be due to lower quality of assessments in multi-site trials, with higher rates of classification errors and therefore higher apparent spontaneous remission or regression to the mean.</w:t>
      </w:r>
    </w:p>
    <w:p w14:paraId="7CED28D6" w14:textId="77777777" w:rsidR="00073C04" w:rsidRPr="003D0BD8" w:rsidRDefault="004A5480">
      <w:pPr>
        <w:pStyle w:val="BodyText"/>
      </w:pPr>
      <w:r w:rsidRPr="003D0BD8">
        <w:t>An inter-related issue concerns the effect of control conditions. Often psychotherapy and medication are compared on the basis of their respective effect sizes (i.e. differences between the active and control conditions for each modality). For these to be comparable, medication and psychotherapy controls ought to be equal in their effects. Otherwise, misleading conclusions could be drawn, e.g. two effect sizes of 40% would be considered equal, even if one arose from a difference of 100% versus 60% and another from a difference of 40% versus 0% (i.e. from different points of reference).</w:t>
      </w:r>
    </w:p>
    <w:p w14:paraId="7CED28D7" w14:textId="403C90B3" w:rsidR="00073C04" w:rsidRPr="003D0BD8" w:rsidRDefault="004A5480">
      <w:pPr>
        <w:pStyle w:val="BodyText"/>
      </w:pPr>
      <w:r w:rsidRPr="003D0BD8">
        <w:t>Additionally, control conditions in RCTs should generate counterfactual conditions to the intervention: what would have been the outcome had an individual not received the intervention, with all else being equal.</w:t>
      </w:r>
      <w:r w:rsidR="002863AF" w:rsidRPr="003D0BD8">
        <w:fldChar w:fldCharType="begin"/>
      </w:r>
      <w:r w:rsidR="00B254BE" w:rsidRPr="003D0BD8">
        <w:instrText xml:space="preserve"> ADDIN ZOTERO_ITEM CSL_CITATION {"citationID":"K2BWSbse","properties":{"formattedCitation":"[21]","plainCitation":"[21]","noteIndex":0},"citationItems":[{"id":223,"uris":["http://zotero.org/users/14944207/items/IDWLFFDJ"],"itemData":{"id":223,"type":"chapter","container-title":"Propensity Score Analysis: Statistical Methods and Applications","publisher":"SAGE Publications","title":"Chapter 2: Counterfactual Framework and Assumptions","author":[{"family":"Guo","given":"Shenyang"},{"family":"Fraser","given":"Mark W."}],"issued":{"date-parts":[["2014"]]}}}],"schema":"https://github.com/citation-style-language/schema/raw/master/csl-citation.json"} </w:instrText>
      </w:r>
      <w:r w:rsidR="002863AF" w:rsidRPr="003D0BD8">
        <w:fldChar w:fldCharType="separate"/>
      </w:r>
      <w:r w:rsidR="00250405" w:rsidRPr="003D0BD8">
        <w:rPr>
          <w:rFonts w:cs="Calibri"/>
        </w:rPr>
        <w:t>[21]</w:t>
      </w:r>
      <w:r w:rsidR="002863AF" w:rsidRPr="003D0BD8">
        <w:fldChar w:fldCharType="end"/>
      </w:r>
      <w:r w:rsidRPr="003D0BD8">
        <w:t xml:space="preserve"> Pill placebo, where the appearance of the drug is faithfully emulated, is an effort for all else to be equal. In psychotherapy trials, control conditions may not be so well matched to the intervention (e.g. in number of</w:t>
      </w:r>
      <w:r w:rsidR="00E46BD5" w:rsidRPr="003D0BD8">
        <w:t xml:space="preserve"> contact</w:t>
      </w:r>
      <w:r w:rsidRPr="003D0BD8">
        <w:t xml:space="preserve"> hours).</w:t>
      </w:r>
    </w:p>
    <w:p w14:paraId="7CED28D8" w14:textId="5B2021A8" w:rsidR="00073C04" w:rsidRPr="003D0BD8" w:rsidRDefault="00A7229A">
      <w:pPr>
        <w:pStyle w:val="Heading1"/>
      </w:pPr>
      <w:bookmarkStart w:id="3" w:name="objective"/>
      <w:bookmarkEnd w:id="2"/>
      <w:r w:rsidRPr="003D0BD8">
        <w:t>OBJECTIVE</w:t>
      </w:r>
    </w:p>
    <w:p w14:paraId="2C6BEEFA" w14:textId="63AD8522" w:rsidR="008E1F22" w:rsidRPr="003D0BD8" w:rsidRDefault="00353373" w:rsidP="002B03F5">
      <w:pPr>
        <w:pStyle w:val="FirstParagraph"/>
      </w:pPr>
      <w:r w:rsidRPr="003D0BD8">
        <w:t>We</w:t>
      </w:r>
      <w:r w:rsidR="004A5480" w:rsidRPr="003D0BD8">
        <w:t xml:space="preserve"> examine RCTs of psychotherapy and medication for child and adolescent depression (mean age 4-18 years). </w:t>
      </w:r>
      <w:r w:rsidRPr="003D0BD8">
        <w:t>We posit</w:t>
      </w:r>
      <w:r w:rsidR="004A5480" w:rsidRPr="003D0BD8">
        <w:t xml:space="preserve"> there are substantial differences between psychotherapy and medication RCTs, making their comparison problematic</w:t>
      </w:r>
      <w:r w:rsidR="00E54CB7" w:rsidRPr="003D0BD8">
        <w:t xml:space="preserve"> </w:t>
      </w:r>
      <w:r w:rsidRPr="003D0BD8">
        <w:t>and examine the following:</w:t>
      </w:r>
      <w:r w:rsidR="004A5480" w:rsidRPr="003D0BD8">
        <w:t xml:space="preserve"> First, we conduct meta-analyses to compare sample characteristics of medication and psychotherapy trials including: a) baseline depression severity; b) percentage females; and c) mean age. Second, we examine trial characteristics including the efficacy of the control arms, using random-effects meta-regression, and the number of trial sites</w:t>
      </w:r>
      <w:bookmarkStart w:id="4" w:name="_Hlk175320431"/>
      <w:bookmarkStart w:id="5" w:name="_Hlk178092710"/>
      <w:r w:rsidR="004A5480" w:rsidRPr="003D0BD8">
        <w:t xml:space="preserve">. Third, we </w:t>
      </w:r>
      <w:proofErr w:type="spellStart"/>
      <w:r w:rsidRPr="003D0BD8">
        <w:t>scrutinise</w:t>
      </w:r>
      <w:proofErr w:type="spellEnd"/>
      <w:r w:rsidRPr="003D0BD8">
        <w:t xml:space="preserve"> </w:t>
      </w:r>
      <w:r w:rsidR="004A5480" w:rsidRPr="003D0BD8">
        <w:t xml:space="preserve">the extent to which </w:t>
      </w:r>
      <w:r w:rsidRPr="003D0BD8">
        <w:t>psychotherapy controls</w:t>
      </w:r>
      <w:r w:rsidR="004A5480" w:rsidRPr="003D0BD8">
        <w:t xml:space="preserve"> matched the active intervention in ways such as number and frequency of sessions, and </w:t>
      </w:r>
      <w:bookmarkStart w:id="6" w:name="_Hlk174978778"/>
      <w:r w:rsidR="004A5480" w:rsidRPr="003D0BD8">
        <w:t>hence whether they represent fair pairings from which to draw valid efficacy inferences</w:t>
      </w:r>
      <w:bookmarkEnd w:id="6"/>
      <w:r w:rsidR="004A5480" w:rsidRPr="003D0BD8">
        <w:t>.</w:t>
      </w:r>
      <w:bookmarkStart w:id="7" w:name="study-selection-and-analysis"/>
      <w:bookmarkEnd w:id="3"/>
      <w:bookmarkEnd w:id="4"/>
      <w:bookmarkEnd w:id="5"/>
    </w:p>
    <w:p w14:paraId="7CED28DA" w14:textId="073F8F5F" w:rsidR="00073C04" w:rsidRPr="003D0BD8" w:rsidRDefault="00A7229A">
      <w:pPr>
        <w:pStyle w:val="Heading1"/>
      </w:pPr>
      <w:r w:rsidRPr="003D0BD8">
        <w:lastRenderedPageBreak/>
        <w:t>STUDY SELECTION AND ANALYSIS</w:t>
      </w:r>
    </w:p>
    <w:p w14:paraId="7CED28DC" w14:textId="450443BC" w:rsidR="00073C04" w:rsidRPr="003D0BD8" w:rsidRDefault="00737191" w:rsidP="000943F4">
      <w:pPr>
        <w:pStyle w:val="FirstParagraph"/>
      </w:pPr>
      <w:bookmarkStart w:id="8" w:name="_Hlk175065491"/>
      <w:r w:rsidRPr="003D0BD8">
        <w:t>The protocol was registered on the Open Science Framework</w:t>
      </w:r>
      <w:r w:rsidR="00BF3A93" w:rsidRPr="003D0BD8">
        <w:t xml:space="preserve"> (deviations</w:t>
      </w:r>
      <w:r w:rsidR="00180CFD" w:rsidRPr="003D0BD8">
        <w:t xml:space="preserve"> in </w:t>
      </w:r>
      <w:r w:rsidR="00180CFD" w:rsidRPr="003D0BD8">
        <w:rPr>
          <w:i/>
        </w:rPr>
        <w:t>Table S1</w:t>
      </w:r>
      <w:r w:rsidR="00BF3A93" w:rsidRPr="003D0BD8">
        <w:t>).</w:t>
      </w:r>
      <w:r w:rsidRPr="003D0BD8">
        <w:fldChar w:fldCharType="begin"/>
      </w:r>
      <w:r w:rsidRPr="003D0BD8">
        <w:instrText xml:space="preserve"> ADDIN ZOTERO_ITEM CSL_CITATION {"citationID":"Iq6i3YAZ","properties":{"formattedCitation":"[22]","plainCitation":"[22]","noteIndex":0},"citationItems":[{"id":2284,"uris":["http://zotero.org/groups/4709008/items/8BFTA49E"],"itemData":{"id":2284,"type":"article","abstract":"Question: Should a young person receive psychotherapy or medication for their depression, and on what evidence do we base this decision? In this paper, we test whether the basic conditions required to draw valid inferences to answer this question are currently met. Study selection and analysis: We included 88 RCTs of psychotherapy and medication for child and adolescent depression (mean age 4-18 years). Using meta-analyses, we compared a) participant characteristics and b) trial characteristics in medication and psychotherapy trials. Lastly, we examined whether psychotherapy controls are well-matched to active conditions. Findings: Participants in medication RCTs had higher depression severity and were more frequently male compared to psychotherapy RCTs. There was a dramatic difference in the within-subject improvement due to placebo (SMD=-1.9 (95% CI: -2.10 to -1.70)) vs psychotherapy controls (SMD=-0.5 (95% CI: -0.75 to -0.25)). Within psychotherapy RCTs, control conditions were less intensive on average than active conditions. Conclusions: Medication and psychotherapy RCTs differ on fundamental participant and methodological characteristics, thereby violating key conditions for valid comparison between them. Psychotherapy controls often involve little therapist contact and are easy-to-beat comparators. These findings cast doubt on the confidence with which psychotherapy is recommended for youth depression, and highlight the pressing need to improve the evidence base.","DOI":"10.31234/osf.io/jk4z7","license":"https://creativecommons.org/licenses/by/4.0/legalcode","source":"PsyArXiv","title":"Comparing Apples and Oranges in Youth Depression Treatments? A Quantitative Critique of the Evidence Base and Guidelines","title-short":"Comparing Apples and Oranges in Youth Depression Treatments?","URL":"https://osf.io/jk4z7","author":[{"family":"Stringaris","given":"Argyris"},{"family":"Burman","given":"Charlotte"},{"family":"Bhudia","given":"Dayna"},{"family":"Miliou","given":"Despoina"},{"family":"Rokas","given":"Ioannis-Marios"},{"family":"Kyriakopoulos","given":"Marinos"},{"family":"Foulkes","given":"Lucy"},{"family":"Moreno","given":"Carmen"},{"family":"Cortese","given":"Samuele"},{"family":"Lewis","given":"Glyn"},{"family":"Krebs","given":"Georgina"}],"accessed":{"date-parts":[["2024",10,28]]},"issued":{"date-parts":[["2024",5,17]]}}}],"schema":"https://github.com/citation-style-language/schema/raw/master/csl-citation.json"} </w:instrText>
      </w:r>
      <w:r w:rsidRPr="003D0BD8">
        <w:fldChar w:fldCharType="separate"/>
      </w:r>
      <w:r w:rsidRPr="003D0BD8">
        <w:rPr>
          <w:rFonts w:cs="Calibri"/>
        </w:rPr>
        <w:t>[22]</w:t>
      </w:r>
      <w:r w:rsidRPr="003D0BD8">
        <w:fldChar w:fldCharType="end"/>
      </w:r>
      <w:bookmarkEnd w:id="8"/>
      <w:r w:rsidR="000943F4" w:rsidRPr="003D0BD8">
        <w:t xml:space="preserve"> </w:t>
      </w:r>
      <w:r w:rsidR="004A5480" w:rsidRPr="003D0BD8">
        <w:t xml:space="preserve">A </w:t>
      </w:r>
      <w:r w:rsidR="00B32726" w:rsidRPr="003D0BD8">
        <w:t xml:space="preserve">detailed </w:t>
      </w:r>
      <w:r w:rsidR="004A5480" w:rsidRPr="003D0BD8">
        <w:t>description of our methods can be found in the Supplement.</w:t>
      </w:r>
    </w:p>
    <w:p w14:paraId="7CED28DD" w14:textId="77777777" w:rsidR="00073C04" w:rsidRPr="003D0BD8" w:rsidRDefault="004A5480">
      <w:pPr>
        <w:pStyle w:val="Heading2"/>
      </w:pPr>
      <w:bookmarkStart w:id="9" w:name="included-studies"/>
      <w:r w:rsidRPr="003D0BD8">
        <w:t>Included studies</w:t>
      </w:r>
    </w:p>
    <w:p w14:paraId="7CED28DE" w14:textId="7FB6941A" w:rsidR="00073C04" w:rsidRPr="003D0BD8" w:rsidRDefault="004A5480">
      <w:pPr>
        <w:pStyle w:val="FirstParagraph"/>
      </w:pPr>
      <w:r w:rsidRPr="003D0BD8">
        <w:t>We included RCTs identified in a recent meta-analysis of psychotherapy versus control</w:t>
      </w:r>
      <w:r w:rsidR="00D26719" w:rsidRPr="003D0BD8">
        <w:t>,</w:t>
      </w:r>
      <w:r w:rsidR="00027935" w:rsidRPr="003D0BD8">
        <w:fldChar w:fldCharType="begin"/>
      </w:r>
      <w:r w:rsidR="00B254BE" w:rsidRPr="003D0BD8">
        <w:instrText xml:space="preserve"> ADDIN ZOTERO_ITEM CSL_CITATION {"citationID":"FvD1E5Ew","properties":{"formattedCitation":"[3]","plainCitation":"[3]","noteIndex":0},"citationItems":[{"id":127,"uris":["http://zotero.org/users/14944207/items/K7Y9IXPF"],"itemData":{"id":127,"type":"article-journal","abstract":"Meta-analyses show that psychotherapies are effective in the treatment of depression in children and adolescents. However, these effects are usually reported in terms of effect sizes. For patients and clinicians, it is important to know whether patients achieve a clinically significant improvement or deterioration. We conducted such a meta-analysis to examine response, clinically significant change, clinically significant deterioration and recovery as outcomes. We searched four bibliographic databases and included 40 randomised trials comparing psychotherapy for youth depression against control conditions. We used a validated method to estimate outcome rates, based on means, standard deviation and N at baseline and post-test. We also calculated numbers-need-to- treat (NNT). The overall response rate in psychotherapies at 2 (±1) months after baseline was 39% (95% CI: 34-45) and 24% (95% CI: 0.19-28) in control conditions (NNT: 6.2). The difference between therapy and control was still significant at 6-12 months after baseline (NNT=7.8). Clinically significant improvement was found in 54% of youth in therapy, compared with 32% in control groups (NNT=5.3); clinically significant deterioration was 6% in therapy, 13% in controls (NNT=5.1); recovery was 58% in therapy, 36% in controls (NNT=3.3). Smaller effects were found in studies with low risk of bias. Psychotherapies for depression in youth are effective compared to control conditions, but more than 60% of youth receiving therapy do not respond. More effective treatments and treatment strategies are clearly needed. Trial registration https://osf.io/84xka.","container-title":"European child &amp; adolescent psychiatry","DOI":"10.1007/s00787-021-01884-6","ISSN":"1435-165X","note":"PMID: 34611729","title":"The Effects of Psychological Treatments of Depression in Children and Adolescents on Response, Reliable Change, and Deterioration: A Systematic Review and Meta-Analysis","title-short":"The Effects of Psychological Treatments of Depression in Children and Adolescents on Response, Reliable Change, and Deterioration","author":[{"family":"Cuijpers","given":"Pim"},{"family":"Karyotaki","given":"Eirini"},{"family":"Ciharova","given":"Marketa"},{"family":"Miguel","given":"Clara"},{"family":"Noma","given":"Hisashi"},{"family":"Stikkelbroek","given":"Yvonne"},{"family":"Weisz","given":"John R."},{"family":"Furukawa","given":"Toshi A."}],"issued":{"date-parts":[["2021",10]]}}}],"schema":"https://github.com/citation-style-language/schema/raw/master/csl-citation.json"} </w:instrText>
      </w:r>
      <w:r w:rsidR="00027935" w:rsidRPr="003D0BD8">
        <w:fldChar w:fldCharType="separate"/>
      </w:r>
      <w:r w:rsidR="00250405" w:rsidRPr="003D0BD8">
        <w:rPr>
          <w:rFonts w:cs="Calibri"/>
        </w:rPr>
        <w:t>[3]</w:t>
      </w:r>
      <w:r w:rsidR="00027935" w:rsidRPr="003D0BD8">
        <w:fldChar w:fldCharType="end"/>
      </w:r>
      <w:r w:rsidRPr="003D0BD8">
        <w:t xml:space="preserve"> an NMA examining the efficacy of antidepressants</w:t>
      </w:r>
      <w:r w:rsidR="00D26719" w:rsidRPr="003D0BD8">
        <w:t>,</w:t>
      </w:r>
      <w:r w:rsidR="00027935" w:rsidRPr="003D0BD8">
        <w:fldChar w:fldCharType="begin"/>
      </w:r>
      <w:r w:rsidR="00B254BE" w:rsidRPr="003D0BD8">
        <w:instrText xml:space="preserve"> ADDIN ZOTERO_ITEM CSL_CITATION {"citationID":"sawIirVI","properties":{"formattedCitation":"[2]","plainCitation":"[2]","noteIndex":0},"citationItems":[{"id":98,"uris":["http://zotero.org/users/14944207/items/B27ICKP2"],"itemData":{"id":98,"type":"article-journal","container-title":"The Lancet","DOI":"10.1016/S0140-6736(16)30385-3","ISSN":"01406736","issue":"10047","page":"881–890","title":"Comparative Efficacy and Tolerability of Antidepressants for Major Depressive Disorder in Children and Adolescents: A Network Meta-Analysis","title-short":"Comparative Efficacy and Tolerability of Antidepressants for Major Depressive Disorder in Children and Adolescents","volume":"388","author":[{"family":"Cipriani","given":"Andrea"},{"family":"Zhou","given":"Xinyu"},{"family":"Del Giovane","given":"Cinzia"},{"family":"Hetrick","given":"Sarah E"},{"family":"Qin","given":"Bin"},{"family":"Whittington","given":"Craig"},{"family":"Coghill","given":"David"},{"family":"Zhang","given":"Yuqing"},{"family":"Hazell","given":"Philip"},{"family":"Leucht","given":"Stefan"},{"family":"Cuijpers","given":"Pim"},{"family":"Pu","given":"Juncai"},{"family":"Cohen","given":"David"},{"family":"Ravindran","given":"Arun V"},{"family":"Liu","given":"Yiyun"},{"family":"Michael","given":"Kurt D"},{"family":"Yang","given":"Lining"},{"family":"Liu","given":"Lanxiang"},{"family":"Xie","given":"Peng"}],"accessed":{"date-parts":[["2024",3,26]]},"issued":{"date-parts":[["2016",8]]}}}],"schema":"https://github.com/citation-style-language/schema/raw/master/csl-citation.json"} </w:instrText>
      </w:r>
      <w:r w:rsidR="00027935" w:rsidRPr="003D0BD8">
        <w:fldChar w:fldCharType="separate"/>
      </w:r>
      <w:r w:rsidR="00250405" w:rsidRPr="003D0BD8">
        <w:rPr>
          <w:rFonts w:cs="Calibri"/>
        </w:rPr>
        <w:t>[2]</w:t>
      </w:r>
      <w:r w:rsidR="00027935" w:rsidRPr="003D0BD8">
        <w:fldChar w:fldCharType="end"/>
      </w:r>
      <w:r w:rsidR="00831BD8" w:rsidRPr="003D0BD8">
        <w:t xml:space="preserve"> and an NMA </w:t>
      </w:r>
      <w:r w:rsidR="00DA0464" w:rsidRPr="003D0BD8">
        <w:t xml:space="preserve">comparing both treatment types </w:t>
      </w:r>
      <w:r w:rsidR="00DA0464" w:rsidRPr="003D0BD8">
        <w:fldChar w:fldCharType="begin"/>
      </w:r>
      <w:r w:rsidR="00B254BE" w:rsidRPr="003D0BD8">
        <w:instrText xml:space="preserve"> ADDIN ZOTERO_ITEM CSL_CITATION {"citationID":"7yBVyBXM","properties":{"formattedCitation":"[4]","plainCitation":"[4]","noteIndex":0},"citationItems":[{"id":645,"uris":["http://zotero.org/users/14944207/items/XZIE96TL"],"itemData":{"id":645,"type":"article-journal","container-title":"The Lancet Psychiatry","DOI":"10.1016/S2215-0366(20)30137-1","ISSN":"22150366","issue":"7","page":"581–601","title":"Comparative Efficacy and Acceptability of Antidepressants, Psychotherapies, and Their Combination for Acute Treatment of Children and Adolescents with Depressive Disorder: A Systematic Review and Network Meta-Analysis","title-short":"Comparative Efficacy and Acceptability of Antidepressants, Psychotherapies, and Their Combination for Acute Treatment of Children and Adolescents with Depressive Disorder","volume":"7","author":[{"family":"Zhou","given":"Xinyu"},{"family":"Teng","given":"Teng"},{"family":"Zhang","given":"Yuqing"},{"family":"Del Giovane","given":"Cinzia"},{"family":"Furukawa","given":"Toshi A"},{"family":"Weisz","given":"John R"},{"family":"Li","given":"Xuemei"},{"family":"Cuijpers","given":"Pim"},{"family":"Coghill","given":"David"},{"family":"Xiang","given":"Yajie"},{"family":"Hetrick","given":"Sarah E"},{"family":"Leucht","given":"Stefan"},{"family":"Qin","given":"Mengchang"},{"family":"Barth","given":"Jürgen"},{"family":"Ravindran","given":"Arun V"},{"family":"Yang","given":"Lining"},{"family":"Curry","given":"John"},{"family":"Fan","given":"Li"},{"family":"Silva","given":"Susan G"},{"family":"Cipriani","given":"Andrea"},{"family":"Xie","given":"Peng"}],"accessed":{"date-parts":[["2024",3,26]]},"issued":{"date-parts":[["2020",7]]}}}],"schema":"https://github.com/citation-style-language/schema/raw/master/csl-citation.json"} </w:instrText>
      </w:r>
      <w:r w:rsidR="00DA0464" w:rsidRPr="003D0BD8">
        <w:fldChar w:fldCharType="separate"/>
      </w:r>
      <w:r w:rsidR="00250405" w:rsidRPr="003D0BD8">
        <w:rPr>
          <w:rFonts w:cs="Calibri"/>
        </w:rPr>
        <w:t>[4]</w:t>
      </w:r>
      <w:r w:rsidR="00DA0464" w:rsidRPr="003D0BD8">
        <w:fldChar w:fldCharType="end"/>
      </w:r>
      <w:r w:rsidR="00E46BD5" w:rsidRPr="003D0BD8">
        <w:t xml:space="preserve"> </w:t>
      </w:r>
      <w:r w:rsidRPr="003D0BD8">
        <w:t xml:space="preserve">for depression in children and adolescents. </w:t>
      </w:r>
      <w:bookmarkStart w:id="10" w:name="_Hlk175065680"/>
      <w:r w:rsidRPr="003D0BD8">
        <w:t xml:space="preserve">For the psychotherapy trials, we </w:t>
      </w:r>
      <w:proofErr w:type="spellStart"/>
      <w:r w:rsidRPr="003D0BD8">
        <w:t>utilised</w:t>
      </w:r>
      <w:proofErr w:type="spellEnd"/>
      <w:r w:rsidRPr="003D0BD8">
        <w:t xml:space="preserve"> open data from the previous meta-analysis</w:t>
      </w:r>
      <w:bookmarkEnd w:id="10"/>
      <w:r w:rsidRPr="003D0BD8">
        <w:t>.</w:t>
      </w:r>
      <w:r w:rsidR="00B254BE" w:rsidRPr="003D0BD8">
        <w:fldChar w:fldCharType="begin"/>
      </w:r>
      <w:r w:rsidR="00737191" w:rsidRPr="003D0BD8">
        <w:instrText xml:space="preserve"> ADDIN ZOTERO_ITEM CSL_CITATION {"citationID":"tnNhPX5i","properties":{"formattedCitation":"[23]","plainCitation":"[23]","noteIndex":0},"citationItems":[{"id":2211,"uris":["http://zotero.org/users/14944207/items/4FBLZQLT"],"itemData":{"id":2211,"type":"dataset","DOI":"https://doi.org/10.5281/zenodo.8097104","language":"en-us","publisher":"Metapsy Documentation","title":"Depression in Children &amp; Adolescents: Psychotherapy vs. Control","title-short":"Depression in Children &amp; Adolescents","URL":"https://docs.metapsy.org/databases/depression-childadol-psyctr/","version":"23.0.2","author":[{"family":"Cuijpers","given":"Pim"},{"family":"Miguel","given":"Clara"},{"family":"Harrer","given":"Mathias"},{"family":"Plessen","given":"Constantin Yves"},{"family":"Ciharova","given":"Marketa"},{"family":"Kayotaki","given":"Eirini"}],"issued":{"date-parts":[["2023",6,30]]}}}],"schema":"https://github.com/citation-style-language/schema/raw/master/csl-citation.json"} </w:instrText>
      </w:r>
      <w:r w:rsidR="00B254BE" w:rsidRPr="003D0BD8">
        <w:fldChar w:fldCharType="separate"/>
      </w:r>
      <w:r w:rsidR="00737191" w:rsidRPr="003D0BD8">
        <w:rPr>
          <w:rFonts w:cs="Calibri"/>
        </w:rPr>
        <w:t>[23]</w:t>
      </w:r>
      <w:r w:rsidR="00B254BE" w:rsidRPr="003D0BD8">
        <w:fldChar w:fldCharType="end"/>
      </w:r>
      <w:r w:rsidRPr="003D0BD8">
        <w:t xml:space="preserve"> For medication trials, we were unable to access the full dataset used in the NMA and hence extracted data from the included studies ourselves.</w:t>
      </w:r>
    </w:p>
    <w:p w14:paraId="0B49327E" w14:textId="6B684D80" w:rsidR="00887790" w:rsidRPr="003D0BD8" w:rsidRDefault="004A5480">
      <w:pPr>
        <w:pStyle w:val="BodyText"/>
      </w:pPr>
      <w:r w:rsidRPr="003D0BD8">
        <w:t xml:space="preserve">For medication trials, we also conducted a systematic search for studies published after the final search date of Cipriani et al.’s </w:t>
      </w:r>
      <w:r w:rsidR="00027935" w:rsidRPr="003D0BD8">
        <w:fldChar w:fldCharType="begin"/>
      </w:r>
      <w:r w:rsidR="00B254BE" w:rsidRPr="003D0BD8">
        <w:instrText xml:space="preserve"> ADDIN ZOTERO_ITEM CSL_CITATION {"citationID":"80hGwMAe","properties":{"formattedCitation":"[2]","plainCitation":"[2]","noteIndex":0},"citationItems":[{"id":98,"uris":["http://zotero.org/users/14944207/items/B27ICKP2"],"itemData":{"id":98,"type":"article-journal","container-title":"The Lancet","DOI":"10.1016/S0140-6736(16)30385-3","ISSN":"01406736","issue":"10047","page":"881–890","title":"Comparative Efficacy and Tolerability of Antidepressants for Major Depressive Disorder in Children and Adolescents: A Network Meta-Analysis","title-short":"Comparative Efficacy and Tolerability of Antidepressants for Major Depressive Disorder in Children and Adolescents","volume":"388","author":[{"family":"Cipriani","given":"Andrea"},{"family":"Zhou","given":"Xinyu"},{"family":"Del Giovane","given":"Cinzia"},{"family":"Hetrick","given":"Sarah E"},{"family":"Qin","given":"Bin"},{"family":"Whittington","given":"Craig"},{"family":"Coghill","given":"David"},{"family":"Zhang","given":"Yuqing"},{"family":"Hazell","given":"Philip"},{"family":"Leucht","given":"Stefan"},{"family":"Cuijpers","given":"Pim"},{"family":"Pu","given":"Juncai"},{"family":"Cohen","given":"David"},{"family":"Ravindran","given":"Arun V"},{"family":"Liu","given":"Yiyun"},{"family":"Michael","given":"Kurt D"},{"family":"Yang","given":"Lining"},{"family":"Liu","given":"Lanxiang"},{"family":"Xie","given":"Peng"}],"accessed":{"date-parts":[["2024",3,26]]},"issued":{"date-parts":[["2016",8]]}}}],"schema":"https://github.com/citation-style-language/schema/raw/master/csl-citation.json"} </w:instrText>
      </w:r>
      <w:r w:rsidR="00027935" w:rsidRPr="003D0BD8">
        <w:fldChar w:fldCharType="separate"/>
      </w:r>
      <w:r w:rsidR="00250405" w:rsidRPr="003D0BD8">
        <w:rPr>
          <w:rFonts w:cs="Calibri"/>
        </w:rPr>
        <w:t>[2]</w:t>
      </w:r>
      <w:r w:rsidR="00027935" w:rsidRPr="003D0BD8">
        <w:fldChar w:fldCharType="end"/>
      </w:r>
      <w:r w:rsidRPr="003D0BD8">
        <w:t xml:space="preserve"> review up to the final search date of Cuijpers et </w:t>
      </w:r>
      <w:proofErr w:type="spellStart"/>
      <w:r w:rsidRPr="003D0BD8">
        <w:t>al’s</w:t>
      </w:r>
      <w:proofErr w:type="spellEnd"/>
      <w:r w:rsidRPr="003D0BD8">
        <w:t xml:space="preserve"> </w:t>
      </w:r>
      <w:r w:rsidR="00027935" w:rsidRPr="003D0BD8">
        <w:fldChar w:fldCharType="begin"/>
      </w:r>
      <w:r w:rsidR="00B254BE" w:rsidRPr="003D0BD8">
        <w:instrText xml:space="preserve"> ADDIN ZOTERO_ITEM CSL_CITATION {"citationID":"YLtNj76a","properties":{"formattedCitation":"[3]","plainCitation":"[3]","noteIndex":0},"citationItems":[{"id":127,"uris":["http://zotero.org/users/14944207/items/K7Y9IXPF"],"itemData":{"id":127,"type":"article-journal","abstract":"Meta-analyses show that psychotherapies are effective in the treatment of depression in children and adolescents. However, these effects are usually reported in terms of effect sizes. For patients and clinicians, it is important to know whether patients achieve a clinically significant improvement or deterioration. We conducted such a meta-analysis to examine response, clinically significant change, clinically significant deterioration and recovery as outcomes. We searched four bibliographic databases and included 40 randomised trials comparing psychotherapy for youth depression against control conditions. We used a validated method to estimate outcome rates, based on means, standard deviation and N at baseline and post-test. We also calculated numbers-need-to- treat (NNT). The overall response rate in psychotherapies at 2 (±1) months after baseline was 39% (95% CI: 34-45) and 24% (95% CI: 0.19-28) in control conditions (NNT: 6.2). The difference between therapy and control was still significant at 6-12 months after baseline (NNT=7.8). Clinically significant improvement was found in 54% of youth in therapy, compared with 32% in control groups (NNT=5.3); clinically significant deterioration was 6% in therapy, 13% in controls (NNT=5.1); recovery was 58% in therapy, 36% in controls (NNT=3.3). Smaller effects were found in studies with low risk of bias. Psychotherapies for depression in youth are effective compared to control conditions, but more than 60% of youth receiving therapy do not respond. More effective treatments and treatment strategies are clearly needed. Trial registration https://osf.io/84xka.","container-title":"European child &amp; adolescent psychiatry","DOI":"10.1007/s00787-021-01884-6","ISSN":"1435-165X","note":"PMID: 34611729","title":"The Effects of Psychological Treatments of Depression in Children and Adolescents on Response, Reliable Change, and Deterioration: A Systematic Review and Meta-Analysis","title-short":"The Effects of Psychological Treatments of Depression in Children and Adolescents on Response, Reliable Change, and Deterioration","author":[{"family":"Cuijpers","given":"Pim"},{"family":"Karyotaki","given":"Eirini"},{"family":"Ciharova","given":"Marketa"},{"family":"Miguel","given":"Clara"},{"family":"Noma","given":"Hisashi"},{"family":"Stikkelbroek","given":"Yvonne"},{"family":"Weisz","given":"John R."},{"family":"Furukawa","given":"Toshi A."}],"issued":{"date-parts":[["2021",10]]}}}],"schema":"https://github.com/citation-style-language/schema/raw/master/csl-citation.json"} </w:instrText>
      </w:r>
      <w:r w:rsidR="00027935" w:rsidRPr="003D0BD8">
        <w:fldChar w:fldCharType="separate"/>
      </w:r>
      <w:r w:rsidR="00250405" w:rsidRPr="003D0BD8">
        <w:rPr>
          <w:rFonts w:cs="Calibri"/>
        </w:rPr>
        <w:t>[3]</w:t>
      </w:r>
      <w:r w:rsidR="00027935" w:rsidRPr="003D0BD8">
        <w:fldChar w:fldCharType="end"/>
      </w:r>
      <w:r w:rsidRPr="003D0BD8">
        <w:t xml:space="preserve"> review to ensure we </w:t>
      </w:r>
      <w:proofErr w:type="spellStart"/>
      <w:r w:rsidRPr="003D0BD8">
        <w:t>analysed</w:t>
      </w:r>
      <w:proofErr w:type="spellEnd"/>
      <w:r w:rsidRPr="003D0BD8">
        <w:t xml:space="preserve"> an equivalently up-to-date database of medication trials. Two authors screened 450 titles and abstracts, and 38 full text records. Seven studies met inclusion criteria and one author completed data extraction for these papers</w:t>
      </w:r>
      <w:r w:rsidR="001C4B01" w:rsidRPr="003D0BD8">
        <w:t>.</w:t>
      </w:r>
    </w:p>
    <w:p w14:paraId="7CED28E0" w14:textId="29FCEDD1" w:rsidR="00073C04" w:rsidRPr="003D0BD8" w:rsidRDefault="004A5480">
      <w:pPr>
        <w:pStyle w:val="Heading2"/>
      </w:pPr>
      <w:bookmarkStart w:id="11" w:name="statistical-analysis"/>
      <w:bookmarkEnd w:id="9"/>
      <w:r w:rsidRPr="003D0BD8">
        <w:t xml:space="preserve">Statistical </w:t>
      </w:r>
      <w:r w:rsidR="00B01EF2" w:rsidRPr="003D0BD8">
        <w:t>a</w:t>
      </w:r>
      <w:r w:rsidRPr="003D0BD8">
        <w:t>nalysis</w:t>
      </w:r>
    </w:p>
    <w:p w14:paraId="7CED28E1" w14:textId="77777777" w:rsidR="00073C04" w:rsidRPr="003D0BD8" w:rsidRDefault="004A5480" w:rsidP="008E1F22">
      <w:pPr>
        <w:pStyle w:val="Heading3"/>
        <w:ind w:firstLine="720"/>
        <w:rPr>
          <w:b w:val="0"/>
          <w:i w:val="0"/>
        </w:rPr>
      </w:pPr>
      <w:bookmarkStart w:id="12" w:name="sample-characteristics"/>
      <w:r w:rsidRPr="003D0BD8">
        <w:rPr>
          <w:b w:val="0"/>
          <w:i w:val="0"/>
        </w:rPr>
        <w:t>Sample characteristics</w:t>
      </w:r>
    </w:p>
    <w:p w14:paraId="7CED28E2" w14:textId="77777777" w:rsidR="00073C04" w:rsidRPr="003D0BD8" w:rsidRDefault="004A5480">
      <w:pPr>
        <w:pStyle w:val="FirstParagraph"/>
      </w:pPr>
      <w:r w:rsidRPr="003D0BD8">
        <w:t>We conducted random-effects meta-analyses and tested subgroup differences (psychotherapy vs medication trials) in severity of depressive symptoms, sex and age. Meta-analyses were implemented using R’s meta package.</w:t>
      </w:r>
    </w:p>
    <w:p w14:paraId="7CED28E3" w14:textId="77777777" w:rsidR="00073C04" w:rsidRPr="003D0BD8" w:rsidRDefault="004A5480" w:rsidP="008E1F22">
      <w:pPr>
        <w:pStyle w:val="Heading3"/>
        <w:ind w:firstLine="720"/>
        <w:rPr>
          <w:b w:val="0"/>
          <w:i w:val="0"/>
        </w:rPr>
      </w:pPr>
      <w:bookmarkStart w:id="13" w:name="trial-design"/>
      <w:bookmarkEnd w:id="12"/>
      <w:r w:rsidRPr="003D0BD8">
        <w:rPr>
          <w:b w:val="0"/>
          <w:i w:val="0"/>
        </w:rPr>
        <w:t>Trial design</w:t>
      </w:r>
    </w:p>
    <w:p w14:paraId="7CED28E4" w14:textId="1E5487A8" w:rsidR="00073C04" w:rsidRPr="003D0BD8" w:rsidRDefault="004A5480">
      <w:pPr>
        <w:pStyle w:val="Heading4"/>
        <w:rPr>
          <w:b w:val="0"/>
          <w:i/>
        </w:rPr>
      </w:pPr>
      <w:bookmarkStart w:id="14" w:name="measures-of-effect"/>
      <w:r w:rsidRPr="003D0BD8">
        <w:rPr>
          <w:b w:val="0"/>
          <w:i/>
        </w:rPr>
        <w:t xml:space="preserve">Measures of </w:t>
      </w:r>
      <w:r w:rsidR="00B01EF2" w:rsidRPr="003D0BD8">
        <w:rPr>
          <w:b w:val="0"/>
          <w:i/>
        </w:rPr>
        <w:t>e</w:t>
      </w:r>
      <w:r w:rsidRPr="003D0BD8">
        <w:rPr>
          <w:b w:val="0"/>
          <w:i/>
        </w:rPr>
        <w:t>ffect</w:t>
      </w:r>
    </w:p>
    <w:p w14:paraId="7CED28E5" w14:textId="734FA229" w:rsidR="00073C04" w:rsidRPr="003D0BD8" w:rsidRDefault="004A5480">
      <w:pPr>
        <w:pStyle w:val="FirstParagraph"/>
      </w:pPr>
      <w:r w:rsidRPr="003D0BD8">
        <w:t xml:space="preserve">As the measure of effect of each individual study, we used the within-group </w:t>
      </w:r>
      <w:proofErr w:type="spellStart"/>
      <w:r w:rsidRPr="003D0BD8">
        <w:t>Standardised</w:t>
      </w:r>
      <w:proofErr w:type="spellEnd"/>
      <w:r w:rsidRPr="003D0BD8">
        <w:t xml:space="preserve"> Mean Difference (SMD) for the primary depression scale used (selected </w:t>
      </w:r>
      <w:r w:rsidR="00E46BD5" w:rsidRPr="003D0BD8">
        <w:t>using</w:t>
      </w:r>
      <w:r w:rsidRPr="003D0BD8">
        <w:t xml:space="preserve"> the hierarchy in the Supplement).</w:t>
      </w:r>
    </w:p>
    <w:p w14:paraId="7CED28E6" w14:textId="0D3F9CA4" w:rsidR="00073C04" w:rsidRPr="003D0BD8" w:rsidRDefault="004A5480">
      <w:pPr>
        <w:pStyle w:val="BodyText"/>
      </w:pPr>
      <w:r w:rsidRPr="003D0BD8">
        <w:t xml:space="preserve">Where individual studies did not report all data required to calculate the SMD, we imputed missing data according to the methods </w:t>
      </w:r>
      <w:proofErr w:type="spellStart"/>
      <w:r w:rsidRPr="003D0BD8">
        <w:t>summarised</w:t>
      </w:r>
      <w:proofErr w:type="spellEnd"/>
      <w:r w:rsidRPr="003D0BD8">
        <w:t xml:space="preserve"> in this Cochrane Handbook</w:t>
      </w:r>
      <w:r w:rsidR="00D26719" w:rsidRPr="003D0BD8">
        <w:t>.</w:t>
      </w:r>
      <w:r w:rsidR="003553A9" w:rsidRPr="003D0BD8">
        <w:fldChar w:fldCharType="begin"/>
      </w:r>
      <w:r w:rsidR="00737191" w:rsidRPr="003D0BD8">
        <w:instrText xml:space="preserve"> ADDIN ZOTERO_ITEM CSL_CITATION {"citationID":"8Bz4cmb0","properties":{"formattedCitation":"[24]","plainCitation":"[24]","noteIndex":0},"citationItems":[{"id":247,"uris":["http://zotero.org/users/14944207/items/7GST9GYK"],"itemData":{"id":247,"type":"chapter","container-title":"Cochrane Handbook for Systematic Reviews of Interventions Version 6.4","edition":"6.4","publisher":"Cochrane","title":"Chapter 6: Choosing Effect Measures and Computing Estimates of Effect.","author":[{"family":"Higgins","given":"Julian PT"},{"family":"Li","given":"Tianjing"},{"family":"Deeks","given":"Jonathan J"}],"issued":{"date-parts":[["2023"]]}}}],"schema":"https://github.com/citation-style-language/schema/raw/master/csl-citation.json"} </w:instrText>
      </w:r>
      <w:r w:rsidR="003553A9" w:rsidRPr="003D0BD8">
        <w:fldChar w:fldCharType="separate"/>
      </w:r>
      <w:r w:rsidR="00737191" w:rsidRPr="003D0BD8">
        <w:rPr>
          <w:rFonts w:cs="Calibri"/>
        </w:rPr>
        <w:t>[24]</w:t>
      </w:r>
      <w:r w:rsidR="003553A9" w:rsidRPr="003D0BD8">
        <w:fldChar w:fldCharType="end"/>
      </w:r>
    </w:p>
    <w:p w14:paraId="7CED28E7" w14:textId="0A87AF7F" w:rsidR="00073C04" w:rsidRPr="003D0BD8" w:rsidRDefault="004A5480">
      <w:pPr>
        <w:pStyle w:val="BodyText"/>
      </w:pPr>
      <w:r w:rsidRPr="003D0BD8">
        <w:t>For meta-analysis it is necessary to estimate a standard error of the SMD. This requires a correlation between the pre- and post-measures, a statistic typically not reported. To ensure that our results are not biased by misestimation</w:t>
      </w:r>
      <w:r w:rsidR="00D26719" w:rsidRPr="003D0BD8">
        <w:t>,</w:t>
      </w:r>
      <w:r w:rsidR="003553A9" w:rsidRPr="003D0BD8">
        <w:fldChar w:fldCharType="begin"/>
      </w:r>
      <w:r w:rsidR="00737191" w:rsidRPr="003D0BD8">
        <w:instrText xml:space="preserve"> ADDIN ZOTERO_ITEM CSL_CITATION {"citationID":"ag1YUquR","properties":{"formattedCitation":"[25]","plainCitation":"[25]","noteIndex":0},"citationItems":[{"id":652,"uris":["http://zotero.org/users/14944207/items/6A7ZCR56"],"itemData":{"id":652,"type":"article-journal","container-title":"Epidemiology and Psychiatric Sciences","DOI":"10.1017/S2045796016000809","ISSN":"2045-7960, 2045-7979","issue":"4","journalAbbreviation":"Epidemiol Psychiatr Sci","language":"en","license":"https://www.cambridge.org/core/terms","page":"364-368","source":"DOI.org (Crossref)","title":"Pre-post effect sizes should be avoided in meta-analyses","URL":"https://www.cambridge.org/core/product/identifier/S2045796016000809/type/journal_article","volume":"26","author":[{"family":"Cuijpers","given":"P."},{"family":"Weitz","given":"E."},{"family":"Cristea","given":"I. A."},{"family":"Twisk","given":"J."}],"accessed":{"date-parts":[["2024",9,3]]},"issued":{"date-parts":[["2017",8]]}}}],"schema":"https://github.com/citation-style-language/schema/raw/master/csl-citation.json"} </w:instrText>
      </w:r>
      <w:r w:rsidR="003553A9" w:rsidRPr="003D0BD8">
        <w:fldChar w:fldCharType="separate"/>
      </w:r>
      <w:r w:rsidR="00737191" w:rsidRPr="003D0BD8">
        <w:rPr>
          <w:rFonts w:cs="Calibri"/>
        </w:rPr>
        <w:t>[25]</w:t>
      </w:r>
      <w:r w:rsidR="003553A9" w:rsidRPr="003D0BD8">
        <w:fldChar w:fldCharType="end"/>
      </w:r>
      <w:r w:rsidRPr="003D0BD8">
        <w:t xml:space="preserve"> we simulated n=1000 datasets for different values (0.45 to 0.9) of this correlation and used these datasets in subsequent analyses.</w:t>
      </w:r>
    </w:p>
    <w:p w14:paraId="7CED28E8" w14:textId="6B40EF31" w:rsidR="00073C04" w:rsidRPr="003D0BD8" w:rsidRDefault="004C5694" w:rsidP="008E1F22">
      <w:pPr>
        <w:pStyle w:val="Heading3"/>
        <w:ind w:firstLine="720"/>
        <w:rPr>
          <w:b w:val="0"/>
        </w:rPr>
      </w:pPr>
      <w:bookmarkStart w:id="15" w:name="random-effects-metaregression"/>
      <w:bookmarkEnd w:id="14"/>
      <w:r w:rsidRPr="003D0BD8">
        <w:rPr>
          <w:b w:val="0"/>
        </w:rPr>
        <w:t>Multilevel model metaregression</w:t>
      </w:r>
    </w:p>
    <w:p w14:paraId="7CED28E9" w14:textId="303D3D88" w:rsidR="00073C04" w:rsidRPr="003D0BD8" w:rsidRDefault="004A5480">
      <w:pPr>
        <w:pStyle w:val="FirstParagraph"/>
      </w:pPr>
      <w:r w:rsidRPr="003D0BD8">
        <w:t xml:space="preserve">We estimated the pooled SMD for each arm by using </w:t>
      </w:r>
      <w:r w:rsidR="004C5694" w:rsidRPr="003D0BD8">
        <w:t>multilevel models</w:t>
      </w:r>
      <w:r w:rsidRPr="003D0BD8">
        <w:t xml:space="preserve"> implemented in R’s </w:t>
      </w:r>
      <w:proofErr w:type="spellStart"/>
      <w:r w:rsidRPr="003D0BD8">
        <w:t>metafor</w:t>
      </w:r>
      <w:proofErr w:type="spellEnd"/>
      <w:r w:rsidRPr="003D0BD8">
        <w:t xml:space="preserve"> package.</w:t>
      </w:r>
    </w:p>
    <w:p w14:paraId="7CED28EA" w14:textId="5BC6E03D" w:rsidR="00073C04" w:rsidRPr="003D0BD8" w:rsidRDefault="004A5480">
      <w:pPr>
        <w:pStyle w:val="BodyText"/>
      </w:pPr>
      <w:r w:rsidRPr="003D0BD8">
        <w:lastRenderedPageBreak/>
        <w:t>We present the SMDs of each of the four treatment arms (medication</w:t>
      </w:r>
      <w:r w:rsidR="00E46BD5" w:rsidRPr="003D0BD8">
        <w:t>-</w:t>
      </w:r>
      <w:r w:rsidRPr="003D0BD8">
        <w:t>control, medication</w:t>
      </w:r>
      <w:r w:rsidR="00E46BD5" w:rsidRPr="003D0BD8">
        <w:t>-</w:t>
      </w:r>
      <w:r w:rsidRPr="003D0BD8">
        <w:t>active, psychotherapy</w:t>
      </w:r>
      <w:r w:rsidR="00E46BD5" w:rsidRPr="003D0BD8">
        <w:t>-</w:t>
      </w:r>
      <w:r w:rsidRPr="003D0BD8">
        <w:t>control, psychotherapy</w:t>
      </w:r>
      <w:r w:rsidR="00E46BD5" w:rsidRPr="003D0BD8">
        <w:t>-</w:t>
      </w:r>
      <w:r w:rsidRPr="003D0BD8">
        <w:t>active) under investigation. The SMDs are the means across the 1000 simulated datasets.</w:t>
      </w:r>
    </w:p>
    <w:p w14:paraId="7CED28EB" w14:textId="77777777" w:rsidR="00073C04" w:rsidRPr="003D0BD8" w:rsidRDefault="004A5480" w:rsidP="008E1F22">
      <w:pPr>
        <w:pStyle w:val="Heading3"/>
        <w:ind w:firstLine="720"/>
        <w:rPr>
          <w:b w:val="0"/>
        </w:rPr>
      </w:pPr>
      <w:bookmarkStart w:id="16" w:name="number-of-sites"/>
      <w:bookmarkEnd w:id="15"/>
      <w:r w:rsidRPr="003D0BD8">
        <w:rPr>
          <w:b w:val="0"/>
        </w:rPr>
        <w:t>Number of sites</w:t>
      </w:r>
    </w:p>
    <w:p w14:paraId="7CED28EC" w14:textId="77777777" w:rsidR="00073C04" w:rsidRPr="003D0BD8" w:rsidRDefault="004A5480">
      <w:pPr>
        <w:pStyle w:val="FirstParagraph"/>
      </w:pPr>
      <w:r w:rsidRPr="003D0BD8">
        <w:t>We also conducted a t-test to compare mean number of trial sites between psychotherapy and medication trials.</w:t>
      </w:r>
    </w:p>
    <w:p w14:paraId="7CED28ED" w14:textId="386E570F" w:rsidR="00073C04" w:rsidRPr="003D0BD8" w:rsidRDefault="004A5480" w:rsidP="008E1F22">
      <w:pPr>
        <w:pStyle w:val="Heading3"/>
        <w:ind w:firstLine="720"/>
        <w:rPr>
          <w:b w:val="0"/>
        </w:rPr>
      </w:pPr>
      <w:bookmarkStart w:id="17" w:name="sensitivity-analyses"/>
      <w:bookmarkEnd w:id="13"/>
      <w:bookmarkEnd w:id="16"/>
      <w:r w:rsidRPr="003D0BD8">
        <w:rPr>
          <w:b w:val="0"/>
        </w:rPr>
        <w:t xml:space="preserve">Sensitivity </w:t>
      </w:r>
      <w:r w:rsidR="00565282" w:rsidRPr="003D0BD8">
        <w:rPr>
          <w:b w:val="0"/>
        </w:rPr>
        <w:t>a</w:t>
      </w:r>
      <w:r w:rsidRPr="003D0BD8">
        <w:rPr>
          <w:b w:val="0"/>
        </w:rPr>
        <w:t>nalyses</w:t>
      </w:r>
    </w:p>
    <w:p w14:paraId="7CED28EF" w14:textId="3E068DAC" w:rsidR="00073C04" w:rsidRPr="003D0BD8" w:rsidRDefault="004A5480">
      <w:pPr>
        <w:pStyle w:val="BodyText"/>
      </w:pPr>
      <w:r w:rsidRPr="003D0BD8">
        <w:t>We conducted sensitivity analyses where we excluded studies that used waitlist as their control and recruited participants with subclinical levels of depression. Next, we included only trials that used the Children’s Depression Rating Scale, Revised (CDRS-R) or the Hamilton Depression Rating Scale (HAM-D) as outcome instruments.</w:t>
      </w:r>
      <w:r w:rsidR="00EF6241" w:rsidRPr="003D0BD8">
        <w:t xml:space="preserve"> </w:t>
      </w:r>
      <w:bookmarkStart w:id="18" w:name="_Hlk176352820"/>
      <w:r w:rsidR="00EF6241" w:rsidRPr="003D0BD8">
        <w:t>Next, we restricted</w:t>
      </w:r>
      <w:r w:rsidR="00DA0464" w:rsidRPr="003D0BD8">
        <w:t xml:space="preserve"> the analysis</w:t>
      </w:r>
      <w:r w:rsidR="00EF6241" w:rsidRPr="003D0BD8">
        <w:t xml:space="preserve"> to studies with variance below 0.02.</w:t>
      </w:r>
      <w:r w:rsidR="00631426" w:rsidRPr="003D0BD8">
        <w:t xml:space="preserve"> </w:t>
      </w:r>
      <w:bookmarkEnd w:id="18"/>
      <w:r w:rsidRPr="003D0BD8">
        <w:t>Further, we tested whether simulated values for the standard error had a substantial influence on the estimation of the differences between the medication and psychotherapy control conditions. We plotted the z-value of the difference between the two coefficients against the number of simulations. We make inference on the stability of the difference, by counting the proportion of times that the z-value is above the critical value of z = 1.645 corresponding to an alpha = 0.05.</w:t>
      </w:r>
    </w:p>
    <w:p w14:paraId="7CED28F0" w14:textId="77777777" w:rsidR="00073C04" w:rsidRPr="003D0BD8" w:rsidRDefault="004A5480">
      <w:pPr>
        <w:pStyle w:val="BodyText"/>
      </w:pPr>
      <w:r w:rsidRPr="003D0BD8">
        <w:t>Finally, we examined whether differential regression to the mean may account for differences in effect for psychotherapy and medication trials.</w:t>
      </w:r>
    </w:p>
    <w:p w14:paraId="7CED28F1" w14:textId="77777777" w:rsidR="00073C04" w:rsidRPr="003D0BD8" w:rsidRDefault="004A5480" w:rsidP="008E1F22">
      <w:pPr>
        <w:pStyle w:val="Heading3"/>
        <w:ind w:firstLine="720"/>
        <w:rPr>
          <w:b w:val="0"/>
          <w:i w:val="0"/>
        </w:rPr>
      </w:pPr>
      <w:bookmarkStart w:id="19" w:name="X410151af923173774adc775fc90626d1d67fb93"/>
      <w:bookmarkEnd w:id="17"/>
      <w:r w:rsidRPr="003D0BD8">
        <w:rPr>
          <w:b w:val="0"/>
          <w:i w:val="0"/>
        </w:rPr>
        <w:t>Comparing the control and active arms of psychotherapy trials</w:t>
      </w:r>
    </w:p>
    <w:p w14:paraId="7CED28F2" w14:textId="77777777" w:rsidR="00073C04" w:rsidRPr="003D0BD8" w:rsidRDefault="004A5480">
      <w:pPr>
        <w:pStyle w:val="FirstParagraph"/>
      </w:pPr>
      <w:r w:rsidRPr="003D0BD8">
        <w:t>We ran t-tests to compare the active and control arms of psychotherapy trials on key variables of interest regarding the intensity of the interventions: the number, duration and intensity of sessions, and the total cumulative hours and duration of the intervention.</w:t>
      </w:r>
    </w:p>
    <w:p w14:paraId="2B1E10D5" w14:textId="77777777" w:rsidR="008E1F22" w:rsidRPr="003D0BD8" w:rsidRDefault="008E1F22">
      <w:pPr>
        <w:rPr>
          <w:rFonts w:asciiTheme="majorHAnsi" w:eastAsiaTheme="majorEastAsia" w:hAnsiTheme="majorHAnsi" w:cstheme="majorBidi"/>
          <w:b/>
          <w:color w:val="262626" w:themeColor="text1" w:themeTint="D9"/>
          <w:sz w:val="24"/>
          <w:szCs w:val="32"/>
        </w:rPr>
      </w:pPr>
      <w:bookmarkStart w:id="20" w:name="findings"/>
      <w:bookmarkEnd w:id="7"/>
      <w:bookmarkEnd w:id="11"/>
      <w:bookmarkEnd w:id="19"/>
      <w:r w:rsidRPr="003D0BD8">
        <w:br w:type="page"/>
      </w:r>
    </w:p>
    <w:p w14:paraId="7CED28F3" w14:textId="423FF81C" w:rsidR="00073C04" w:rsidRPr="003D0BD8" w:rsidRDefault="008E1F22">
      <w:pPr>
        <w:pStyle w:val="Heading1"/>
      </w:pPr>
      <w:r w:rsidRPr="003D0BD8">
        <w:lastRenderedPageBreak/>
        <w:t>FINDINGS</w:t>
      </w:r>
    </w:p>
    <w:p w14:paraId="7CED28F4" w14:textId="77777777" w:rsidR="00073C04" w:rsidRPr="003D0BD8" w:rsidRDefault="004A5480">
      <w:pPr>
        <w:pStyle w:val="Heading2"/>
      </w:pPr>
      <w:bookmarkStart w:id="21" w:name="included-studies-1"/>
      <w:r w:rsidRPr="003D0BD8">
        <w:t>Included studies</w:t>
      </w:r>
    </w:p>
    <w:p w14:paraId="7CED28F5" w14:textId="01FB120D" w:rsidR="00073C04" w:rsidRPr="003D0BD8" w:rsidRDefault="004A5480">
      <w:pPr>
        <w:pStyle w:val="FirstParagraph"/>
      </w:pPr>
      <w:r w:rsidRPr="003D0BD8">
        <w:t xml:space="preserve">Data for included </w:t>
      </w:r>
      <w:r w:rsidR="00B57571" w:rsidRPr="003D0BD8">
        <w:t xml:space="preserve">studies </w:t>
      </w:r>
      <w:r w:rsidRPr="003D0BD8">
        <w:t xml:space="preserve">are </w:t>
      </w:r>
      <w:proofErr w:type="spellStart"/>
      <w:r w:rsidRPr="003D0BD8">
        <w:t>summarised</w:t>
      </w:r>
      <w:proofErr w:type="spellEnd"/>
      <w:r w:rsidRPr="003D0BD8">
        <w:t xml:space="preserve"> in</w:t>
      </w:r>
      <w:r w:rsidR="00180CFD" w:rsidRPr="003D0BD8">
        <w:t xml:space="preserve"> </w:t>
      </w:r>
      <w:r w:rsidR="00180CFD" w:rsidRPr="003D0BD8">
        <w:rPr>
          <w:i/>
        </w:rPr>
        <w:t xml:space="preserve">Table S2 </w:t>
      </w:r>
      <w:r w:rsidRPr="003D0BD8">
        <w:t>and available on</w:t>
      </w:r>
      <w:r w:rsidR="002E48EE" w:rsidRPr="003D0BD8">
        <w:t xml:space="preserve"> the project repository</w:t>
      </w:r>
      <w:r w:rsidR="00B32726" w:rsidRPr="003D0BD8">
        <w:t>.</w:t>
      </w:r>
      <w:r w:rsidR="002E48EE" w:rsidRPr="003D0BD8">
        <w:fldChar w:fldCharType="begin"/>
      </w:r>
      <w:r w:rsidR="00737191" w:rsidRPr="003D0BD8">
        <w:instrText xml:space="preserve"> ADDIN ZOTERO_ITEM CSL_CITATION {"citationID":"WdnKHtWI","properties":{"formattedCitation":"[26]","plainCitation":"[26]","noteIndex":0},"citationItems":[{"id":2222,"uris":["http://zotero.org/users/14944207/items/B3845FUB"],"itemData":{"id":2222,"type":"dataset","publisher":"GitHub","title":"Apples and Oranges Repository","URL":"https://github.com/transatlantic-comppsych/apples_oranges","author":[{"family":"Stringaris","given":"Argyris"}],"issued":{"date-parts":[["2023"]]}}}],"schema":"https://github.com/citation-style-language/schema/raw/master/csl-citation.json"} </w:instrText>
      </w:r>
      <w:r w:rsidR="002E48EE" w:rsidRPr="003D0BD8">
        <w:fldChar w:fldCharType="separate"/>
      </w:r>
      <w:r w:rsidR="00737191" w:rsidRPr="003D0BD8">
        <w:rPr>
          <w:rFonts w:cs="Calibri"/>
        </w:rPr>
        <w:t>[26]</w:t>
      </w:r>
      <w:r w:rsidR="002E48EE" w:rsidRPr="003D0BD8">
        <w:fldChar w:fldCharType="end"/>
      </w:r>
    </w:p>
    <w:p w14:paraId="7CED28F6" w14:textId="0DFFA034" w:rsidR="00073C04" w:rsidRPr="003D0BD8" w:rsidRDefault="004A5480">
      <w:pPr>
        <w:pStyle w:val="BodyText"/>
      </w:pPr>
      <w:r w:rsidRPr="003D0BD8">
        <w:t xml:space="preserve">In total, there were </w:t>
      </w:r>
      <w:r w:rsidR="005A5E45" w:rsidRPr="003D0BD8">
        <w:t>92</w:t>
      </w:r>
      <w:r w:rsidRPr="003D0BD8">
        <w:t xml:space="preserve"> RCTs which included 48 active arms and 36 control arms of medication trials; and 6</w:t>
      </w:r>
      <w:r w:rsidR="005A5E45" w:rsidRPr="003D0BD8">
        <w:t>7</w:t>
      </w:r>
      <w:r w:rsidRPr="003D0BD8">
        <w:t xml:space="preserve"> active arms and </w:t>
      </w:r>
      <w:r w:rsidR="005A5E45" w:rsidRPr="003D0BD8">
        <w:t>62</w:t>
      </w:r>
      <w:r w:rsidRPr="003D0BD8">
        <w:t xml:space="preserve"> control arms from psychotherapy RCTs</w:t>
      </w:r>
      <w:r w:rsidR="007B12AD" w:rsidRPr="003D0BD8">
        <w:t xml:space="preserve"> (see </w:t>
      </w:r>
      <w:r w:rsidR="007B12AD" w:rsidRPr="003D0BD8">
        <w:rPr>
          <w:i/>
        </w:rPr>
        <w:t xml:space="preserve">Figure 1 </w:t>
      </w:r>
      <w:r w:rsidR="007B12AD" w:rsidRPr="003D0BD8">
        <w:t>for summary of sources)</w:t>
      </w:r>
      <w:r w:rsidRPr="003D0BD8">
        <w:t>. Note that the number of active and control arms does not match because some studies feature more than one control or active arm.</w:t>
      </w:r>
    </w:p>
    <w:p w14:paraId="7C19647C" w14:textId="7CE5020D" w:rsidR="00EC6E78" w:rsidRPr="003D0BD8" w:rsidRDefault="004A5480" w:rsidP="0087318C">
      <w:pPr>
        <w:pStyle w:val="BodyText"/>
      </w:pPr>
      <w:r w:rsidRPr="003D0BD8">
        <w:t>Placebo pill was the control condition for all medication trials. In psychotherapy trials, the control arm included 14 waitlist, 2</w:t>
      </w:r>
      <w:r w:rsidR="005A5E45" w:rsidRPr="003D0BD8">
        <w:t>8</w:t>
      </w:r>
      <w:r w:rsidRPr="003D0BD8">
        <w:t xml:space="preserve"> treatment-as-usual (TAU), and </w:t>
      </w:r>
      <w:r w:rsidR="005A5E45" w:rsidRPr="003D0BD8">
        <w:t>20</w:t>
      </w:r>
      <w:r w:rsidRPr="003D0BD8">
        <w:t xml:space="preserve"> other control</w:t>
      </w:r>
      <w:r w:rsidR="00E46BD5" w:rsidRPr="003D0BD8">
        <w:t xml:space="preserve"> conditions</w:t>
      </w:r>
      <w:r w:rsidRPr="003D0BD8">
        <w:t>.</w:t>
      </w:r>
    </w:p>
    <w:p w14:paraId="7CED28FB" w14:textId="77777777" w:rsidR="00073C04" w:rsidRPr="003D0BD8" w:rsidRDefault="004A5480">
      <w:pPr>
        <w:pStyle w:val="Heading2"/>
      </w:pPr>
      <w:bookmarkStart w:id="22" w:name="Xedf6060810712fb73fe9d57adba32ee41dd2165"/>
      <w:bookmarkEnd w:id="21"/>
      <w:r w:rsidRPr="003D0BD8">
        <w:t>Sample characteristics at baseline in medication and psychotherapy trials</w:t>
      </w:r>
    </w:p>
    <w:p w14:paraId="7CED28FC" w14:textId="799A9BCD" w:rsidR="00073C04" w:rsidRPr="003D0BD8" w:rsidRDefault="004A5480">
      <w:pPr>
        <w:pStyle w:val="FirstParagraph"/>
      </w:pPr>
      <w:hyperlink w:anchor="tbl-baseline_results">
        <w:r w:rsidRPr="003D0BD8">
          <w:rPr>
            <w:rStyle w:val="Hyperlink"/>
          </w:rPr>
          <w:t>Table 1</w:t>
        </w:r>
      </w:hyperlink>
      <w:r w:rsidRPr="003D0BD8">
        <w:t xml:space="preserve"> </w:t>
      </w:r>
      <w:proofErr w:type="spellStart"/>
      <w:r w:rsidRPr="003D0BD8">
        <w:t>summarises</w:t>
      </w:r>
      <w:proofErr w:type="spellEnd"/>
      <w:r w:rsidRPr="003D0BD8">
        <w:t xml:space="preserve"> the results from each of the meta-analyses examining sample characteristics at baseline. The summary statistics are provided for each subgroup and the p-value derives from the test for subgroup differences.</w:t>
      </w:r>
    </w:p>
    <w:tbl>
      <w:tblPr>
        <w:tblStyle w:val="Table"/>
        <w:tblW w:w="5000" w:type="pct"/>
        <w:tblLayout w:type="fixed"/>
        <w:tblLook w:val="0000" w:firstRow="0" w:lastRow="0" w:firstColumn="0" w:lastColumn="0" w:noHBand="0" w:noVBand="0"/>
      </w:tblPr>
      <w:tblGrid>
        <w:gridCol w:w="9360"/>
      </w:tblGrid>
      <w:tr w:rsidR="00073C04" w:rsidRPr="003D0BD8" w14:paraId="7CED2A02" w14:textId="77777777">
        <w:tc>
          <w:tcPr>
            <w:tcW w:w="7920" w:type="dxa"/>
          </w:tcPr>
          <w:p w14:paraId="7CED28FD" w14:textId="77777777" w:rsidR="00073C04" w:rsidRPr="003D0BD8" w:rsidRDefault="004A5480">
            <w:pPr>
              <w:pStyle w:val="ImageCaption"/>
              <w:spacing w:before="200"/>
            </w:pPr>
            <w:bookmarkStart w:id="23" w:name="tbl-baseline_results"/>
            <w:r w:rsidRPr="003D0BD8">
              <w:t>Table 1: Sample characteristics at baseline across medication and psychotherapy studies: Results for overall sample and sensitivity analyses</w:t>
            </w:r>
          </w:p>
          <w:tbl>
            <w:tblPr>
              <w:tblW w:w="0" w:type="auto"/>
              <w:tblLayout w:type="fixed"/>
              <w:tblLook w:val="0420" w:firstRow="1" w:lastRow="0" w:firstColumn="0" w:lastColumn="0" w:noHBand="0" w:noVBand="1"/>
            </w:tblPr>
            <w:tblGrid>
              <w:gridCol w:w="2067"/>
              <w:gridCol w:w="962"/>
              <w:gridCol w:w="978"/>
              <w:gridCol w:w="970"/>
              <w:gridCol w:w="1084"/>
              <w:gridCol w:w="1088"/>
              <w:gridCol w:w="982"/>
              <w:gridCol w:w="987"/>
              <w:gridCol w:w="6"/>
            </w:tblGrid>
            <w:tr w:rsidR="00073C04" w:rsidRPr="003D0BD8" w14:paraId="7CED2906" w14:textId="77777777" w:rsidTr="004A5480">
              <w:trPr>
                <w:gridAfter w:val="1"/>
                <w:wAfter w:w="6" w:type="dxa"/>
                <w:trHeight w:val="390"/>
                <w:tblHeader/>
              </w:trPr>
              <w:tc>
                <w:tcPr>
                  <w:tcW w:w="2091" w:type="dxa"/>
                  <w:tcBorders>
                    <w:top w:val="single" w:sz="8" w:space="0" w:color="D3D3D3"/>
                    <w:left w:val="single" w:sz="8" w:space="0" w:color="D3D3D3"/>
                    <w:bottom w:val="single" w:sz="8" w:space="0" w:color="000000"/>
                    <w:right w:val="none" w:sz="0" w:space="0" w:color="000000"/>
                  </w:tcBorders>
                  <w:shd w:val="clear" w:color="auto" w:fill="F2F2F2"/>
                  <w:tcMar>
                    <w:top w:w="0" w:type="dxa"/>
                    <w:left w:w="0" w:type="dxa"/>
                    <w:bottom w:w="0" w:type="dxa"/>
                    <w:right w:w="0" w:type="dxa"/>
                  </w:tcMar>
                  <w:vAlign w:val="center"/>
                </w:tcPr>
                <w:p w14:paraId="7CED28F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Subgroup</w:t>
                  </w:r>
                </w:p>
              </w:tc>
              <w:tc>
                <w:tcPr>
                  <w:tcW w:w="991" w:type="dxa"/>
                  <w:tcBorders>
                    <w:top w:val="single" w:sz="8" w:space="0" w:color="D3D3D3"/>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8FF"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K</w:t>
                  </w:r>
                </w:p>
              </w:tc>
              <w:tc>
                <w:tcPr>
                  <w:tcW w:w="991" w:type="dxa"/>
                  <w:tcBorders>
                    <w:top w:val="single" w:sz="8" w:space="0" w:color="D3D3D3"/>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90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Mean</w:t>
                  </w:r>
                </w:p>
              </w:tc>
              <w:tc>
                <w:tcPr>
                  <w:tcW w:w="991" w:type="dxa"/>
                  <w:tcBorders>
                    <w:top w:val="single" w:sz="8" w:space="0" w:color="D3D3D3"/>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901"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SE</w:t>
                  </w:r>
                </w:p>
              </w:tc>
              <w:tc>
                <w:tcPr>
                  <w:tcW w:w="1101" w:type="dxa"/>
                  <w:tcBorders>
                    <w:top w:val="single" w:sz="8" w:space="0" w:color="D3D3D3"/>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902"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Lower CI</w:t>
                  </w:r>
                </w:p>
              </w:tc>
              <w:tc>
                <w:tcPr>
                  <w:tcW w:w="1105" w:type="dxa"/>
                  <w:tcBorders>
                    <w:top w:val="single" w:sz="8" w:space="0" w:color="D3D3D3"/>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903"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Upper CI</w:t>
                  </w:r>
                </w:p>
              </w:tc>
              <w:tc>
                <w:tcPr>
                  <w:tcW w:w="991" w:type="dxa"/>
                  <w:tcBorders>
                    <w:top w:val="single" w:sz="8" w:space="0" w:color="D3D3D3"/>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904"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T</w:t>
                  </w:r>
                  <w:r w:rsidRPr="003D0BD8">
                    <w:rPr>
                      <w:rFonts w:ascii="Calibri" w:eastAsia="Calibri" w:hAnsi="Calibri" w:cs="Calibri"/>
                      <w:b/>
                      <w:color w:val="000000"/>
                      <w:vertAlign w:val="superscript"/>
                    </w:rPr>
                    <w:t>2</w:t>
                  </w:r>
                </w:p>
              </w:tc>
              <w:tc>
                <w:tcPr>
                  <w:tcW w:w="1002" w:type="dxa"/>
                  <w:tcBorders>
                    <w:top w:val="single" w:sz="8" w:space="0" w:color="D3D3D3"/>
                    <w:left w:val="none" w:sz="0" w:space="0" w:color="000000"/>
                    <w:bottom w:val="single" w:sz="8" w:space="0" w:color="000000"/>
                    <w:right w:val="single" w:sz="8" w:space="0" w:color="D3D3D3"/>
                  </w:tcBorders>
                  <w:shd w:val="clear" w:color="auto" w:fill="F2F2F2"/>
                  <w:tcMar>
                    <w:top w:w="0" w:type="dxa"/>
                    <w:left w:w="0" w:type="dxa"/>
                    <w:bottom w:w="0" w:type="dxa"/>
                    <w:right w:w="0" w:type="dxa"/>
                  </w:tcMar>
                  <w:vAlign w:val="center"/>
                </w:tcPr>
                <w:p w14:paraId="7CED2905"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p-value</w:t>
                  </w:r>
                </w:p>
              </w:tc>
            </w:tr>
            <w:tr w:rsidR="00073C04" w:rsidRPr="003D0BD8" w14:paraId="7CED2908" w14:textId="77777777" w:rsidTr="004A5480">
              <w:trPr>
                <w:trHeight w:val="390"/>
              </w:trPr>
              <w:tc>
                <w:tcPr>
                  <w:tcW w:w="9269" w:type="dxa"/>
                  <w:gridSpan w:val="9"/>
                  <w:tcBorders>
                    <w:top w:val="single" w:sz="8" w:space="0" w:color="000000"/>
                    <w:left w:val="single" w:sz="8" w:space="0" w:color="D3D3D3"/>
                    <w:bottom w:val="single" w:sz="8" w:space="0" w:color="D3D3D3"/>
                    <w:right w:val="single" w:sz="8" w:space="0" w:color="D3D3D3"/>
                  </w:tcBorders>
                  <w:shd w:val="clear" w:color="auto" w:fill="F2F2F2"/>
                  <w:tcMar>
                    <w:top w:w="0" w:type="dxa"/>
                    <w:left w:w="0" w:type="dxa"/>
                    <w:bottom w:w="0" w:type="dxa"/>
                    <w:right w:w="0" w:type="dxa"/>
                  </w:tcMar>
                  <w:vAlign w:val="center"/>
                </w:tcPr>
                <w:p w14:paraId="7CED2907"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Baseline Severity of Depressive Symptoms*</w:t>
                  </w:r>
                </w:p>
              </w:tc>
            </w:tr>
            <w:tr w:rsidR="00073C04" w:rsidRPr="003D0BD8" w14:paraId="7CED2911" w14:textId="77777777" w:rsidTr="004A5480">
              <w:trPr>
                <w:gridAfter w:val="1"/>
                <w:wAfter w:w="6" w:type="dxa"/>
                <w:trHeight w:val="405"/>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09"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Overall</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0A"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0B"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0C"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0D"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0E"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0F"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10" w14:textId="504EED93"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0.0</w:t>
                  </w:r>
                  <w:r w:rsidR="004F66DF" w:rsidRPr="003D0BD8">
                    <w:rPr>
                      <w:rFonts w:ascii="Calibri" w:eastAsia="Calibri" w:hAnsi="Calibri" w:cs="Calibri"/>
                      <w:b/>
                      <w:color w:val="000000"/>
                    </w:rPr>
                    <w:t>33</w:t>
                  </w:r>
                </w:p>
              </w:tc>
            </w:tr>
            <w:tr w:rsidR="00073C04" w:rsidRPr="003D0BD8" w14:paraId="7CED291A"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12"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Psychotherapy</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13" w14:textId="68292D43"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w:t>
                  </w:r>
                  <w:r w:rsidR="004F66DF" w:rsidRPr="003D0BD8">
                    <w:rPr>
                      <w:rFonts w:ascii="Calibri" w:eastAsia="Calibri" w:hAnsi="Calibri" w:cs="Calibri"/>
                      <w:color w:val="000000"/>
                    </w:rPr>
                    <w:t>9</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14" w14:textId="1A1D3BA3"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w:t>
                  </w:r>
                  <w:r w:rsidR="004F66DF" w:rsidRPr="003D0BD8">
                    <w:rPr>
                      <w:rFonts w:ascii="Calibri" w:eastAsia="Calibri" w:hAnsi="Calibri" w:cs="Calibri"/>
                      <w:color w:val="000000"/>
                    </w:rPr>
                    <w:t>7</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15"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02</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16" w14:textId="142B7362"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w:t>
                  </w:r>
                  <w:r w:rsidR="004F66DF" w:rsidRPr="003D0BD8">
                    <w:rPr>
                      <w:rFonts w:ascii="Calibri" w:eastAsia="Calibri" w:hAnsi="Calibri" w:cs="Calibri"/>
                      <w:color w:val="000000"/>
                    </w:rPr>
                    <w:t>3</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17" w14:textId="3E3E901C"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4</w:t>
                  </w:r>
                  <w:r w:rsidR="004F66DF" w:rsidRPr="003D0BD8">
                    <w:rPr>
                      <w:rFonts w:ascii="Calibri" w:eastAsia="Calibri" w:hAnsi="Calibri" w:cs="Calibri"/>
                      <w:color w:val="000000"/>
                    </w:rPr>
                    <w:t>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18"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02</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19"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23"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1B"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Medication</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1C"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1D"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4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1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01</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1F"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9</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2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44</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21"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22"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2C"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24"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Excluding subclinical</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25"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26"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27"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28"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29"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2A"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2B" w14:textId="1EEE7E2A"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0.</w:t>
                  </w:r>
                  <w:r w:rsidR="004F66DF" w:rsidRPr="003D0BD8">
                    <w:rPr>
                      <w:rFonts w:ascii="Calibri" w:eastAsia="Calibri" w:hAnsi="Calibri" w:cs="Calibri"/>
                      <w:b/>
                      <w:color w:val="000000"/>
                    </w:rPr>
                    <w:t>281</w:t>
                  </w:r>
                </w:p>
              </w:tc>
            </w:tr>
            <w:tr w:rsidR="00073C04" w:rsidRPr="003D0BD8" w14:paraId="7CED2935"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2D"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Psychotherapy</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2E" w14:textId="29E63B2A" w:rsidR="00073C04" w:rsidRPr="003D0BD8" w:rsidRDefault="004F66DF">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2F" w14:textId="61C7090A"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w:t>
                  </w:r>
                  <w:r w:rsidR="00D90543" w:rsidRPr="003D0BD8">
                    <w:rPr>
                      <w:rFonts w:ascii="Calibri" w:eastAsia="Calibri" w:hAnsi="Calibri" w:cs="Calibri"/>
                      <w:color w:val="000000"/>
                    </w:rPr>
                    <w:t>9</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3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02</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31" w14:textId="0DA4489B"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w:t>
                  </w:r>
                  <w:r w:rsidR="004F66DF" w:rsidRPr="003D0BD8">
                    <w:rPr>
                      <w:rFonts w:ascii="Calibri" w:eastAsia="Calibri" w:hAnsi="Calibri" w:cs="Calibri"/>
                      <w:color w:val="000000"/>
                    </w:rPr>
                    <w:t>5</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32" w14:textId="06451245"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4</w:t>
                  </w:r>
                  <w:r w:rsidR="004F66DF" w:rsidRPr="003D0BD8">
                    <w:rPr>
                      <w:rFonts w:ascii="Calibri" w:eastAsia="Calibri" w:hAnsi="Calibri" w:cs="Calibri"/>
                      <w:color w:val="000000"/>
                    </w:rPr>
                    <w:t>3</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33" w14:textId="35DAB1AB"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0</w:t>
                  </w:r>
                  <w:r w:rsidR="004F66DF" w:rsidRPr="003D0BD8">
                    <w:rPr>
                      <w:rFonts w:ascii="Calibri" w:eastAsia="Calibri" w:hAnsi="Calibri" w:cs="Calibri"/>
                      <w:color w:val="000000"/>
                    </w:rPr>
                    <w:t>2</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34"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3E" w14:textId="77777777" w:rsidTr="004A5480">
              <w:trPr>
                <w:gridAfter w:val="1"/>
                <w:wAfter w:w="6" w:type="dxa"/>
                <w:trHeight w:val="405"/>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36"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Medication</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37"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38"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4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39"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01</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3A"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9</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3B"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44</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3C"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3D"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47"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3F"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Excluding waitlist</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40"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1"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2"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3"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4"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5"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46" w14:textId="2CF3AF38"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0.0</w:t>
                  </w:r>
                  <w:r w:rsidR="004F66DF" w:rsidRPr="003D0BD8">
                    <w:rPr>
                      <w:rFonts w:ascii="Calibri" w:eastAsia="Calibri" w:hAnsi="Calibri" w:cs="Calibri"/>
                      <w:b/>
                      <w:color w:val="000000"/>
                    </w:rPr>
                    <w:t>75</w:t>
                  </w:r>
                </w:p>
              </w:tc>
            </w:tr>
            <w:tr w:rsidR="00073C04" w:rsidRPr="003D0BD8" w14:paraId="7CED2950"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48"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Psychotherapy</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49" w14:textId="11EBC74A" w:rsidR="00073C04" w:rsidRPr="003D0BD8" w:rsidRDefault="004F66DF">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A" w14:textId="469FCEC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w:t>
                  </w:r>
                  <w:r w:rsidR="004F66DF" w:rsidRPr="003D0BD8">
                    <w:rPr>
                      <w:rFonts w:ascii="Calibri" w:eastAsia="Calibri" w:hAnsi="Calibri" w:cs="Calibri"/>
                      <w:color w:val="000000"/>
                    </w:rPr>
                    <w:t>7</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B"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02</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C" w14:textId="5A7903E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w:t>
                  </w:r>
                  <w:r w:rsidR="004F66DF" w:rsidRPr="003D0BD8">
                    <w:rPr>
                      <w:rFonts w:ascii="Calibri" w:eastAsia="Calibri" w:hAnsi="Calibri" w:cs="Calibri"/>
                      <w:color w:val="000000"/>
                    </w:rPr>
                    <w:t>3</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D" w14:textId="68B9FEF4"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4</w:t>
                  </w:r>
                  <w:r w:rsidR="00D90543" w:rsidRPr="003D0BD8">
                    <w:rPr>
                      <w:rFonts w:ascii="Calibri" w:eastAsia="Calibri" w:hAnsi="Calibri" w:cs="Calibri"/>
                      <w:color w:val="000000"/>
                    </w:rPr>
                    <w:t>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4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02</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4F"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59"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51"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Medication</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52"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53"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4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54"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01</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55"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9</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56"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44</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57"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58" w14:textId="77777777" w:rsidR="00073C04" w:rsidRPr="003D0BD8" w:rsidRDefault="00073C04">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5B" w14:textId="77777777" w:rsidTr="004A5480">
              <w:trPr>
                <w:trHeight w:val="390"/>
              </w:trPr>
              <w:tc>
                <w:tcPr>
                  <w:tcW w:w="9269" w:type="dxa"/>
                  <w:gridSpan w:val="9"/>
                  <w:tcBorders>
                    <w:top w:val="single" w:sz="8" w:space="0" w:color="D3D3D3"/>
                    <w:left w:val="single" w:sz="8" w:space="0" w:color="D3D3D3"/>
                    <w:bottom w:val="single" w:sz="8" w:space="0" w:color="D3D3D3"/>
                    <w:right w:val="single" w:sz="8" w:space="0" w:color="D3D3D3"/>
                  </w:tcBorders>
                  <w:shd w:val="clear" w:color="auto" w:fill="F2F2F2"/>
                  <w:tcMar>
                    <w:top w:w="0" w:type="dxa"/>
                    <w:left w:w="0" w:type="dxa"/>
                    <w:bottom w:w="0" w:type="dxa"/>
                    <w:right w:w="0" w:type="dxa"/>
                  </w:tcMar>
                  <w:vAlign w:val="center"/>
                </w:tcPr>
                <w:p w14:paraId="7CED295A"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Percent Female</w:t>
                  </w:r>
                </w:p>
              </w:tc>
            </w:tr>
            <w:tr w:rsidR="00073C04" w:rsidRPr="003D0BD8" w14:paraId="7CED2964" w14:textId="77777777" w:rsidTr="004A5480">
              <w:trPr>
                <w:gridAfter w:val="1"/>
                <w:wAfter w:w="6" w:type="dxa"/>
                <w:trHeight w:val="405"/>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5C"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Overall</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5D"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5E"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5F"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60"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61"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62"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63" w14:textId="7B2BA323"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0.02</w:t>
                  </w:r>
                  <w:r w:rsidR="004F66DF" w:rsidRPr="003D0BD8">
                    <w:rPr>
                      <w:rFonts w:ascii="Calibri" w:eastAsia="Calibri" w:hAnsi="Calibri" w:cs="Calibri"/>
                      <w:b/>
                      <w:color w:val="000000"/>
                    </w:rPr>
                    <w:t>0</w:t>
                  </w:r>
                </w:p>
              </w:tc>
            </w:tr>
            <w:tr w:rsidR="00073C04" w:rsidRPr="003D0BD8" w14:paraId="7CED296D"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65"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Psychotherapy</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66" w14:textId="272FB028"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w:t>
                  </w:r>
                  <w:r w:rsidR="004F66DF" w:rsidRPr="003D0BD8">
                    <w:rPr>
                      <w:rFonts w:ascii="Calibri" w:eastAsia="Calibri" w:hAnsi="Calibri" w:cs="Calibri"/>
                      <w:color w:val="000000"/>
                    </w:rPr>
                    <w:t>9</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67" w14:textId="4DA4A282"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1.</w:t>
                  </w:r>
                  <w:r w:rsidR="004F66DF" w:rsidRPr="003D0BD8">
                    <w:rPr>
                      <w:rFonts w:ascii="Calibri" w:eastAsia="Calibri" w:hAnsi="Calibri" w:cs="Calibri"/>
                      <w:color w:val="000000"/>
                    </w:rPr>
                    <w:t>36</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68" w14:textId="69DD6EEE"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w:t>
                  </w:r>
                  <w:r w:rsidR="004F66DF" w:rsidRPr="003D0BD8">
                    <w:rPr>
                      <w:rFonts w:ascii="Calibri" w:eastAsia="Calibri" w:hAnsi="Calibri" w:cs="Calibri"/>
                      <w:color w:val="000000"/>
                    </w:rPr>
                    <w:t>31</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69" w14:textId="5E97088A"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6.</w:t>
                  </w:r>
                  <w:r w:rsidR="004F66DF" w:rsidRPr="003D0BD8">
                    <w:rPr>
                      <w:rFonts w:ascii="Calibri" w:eastAsia="Calibri" w:hAnsi="Calibri" w:cs="Calibri"/>
                      <w:color w:val="000000"/>
                    </w:rPr>
                    <w:t>72</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6A" w14:textId="300E061C" w:rsidR="00073C04" w:rsidRPr="003D0BD8" w:rsidRDefault="004F66DF">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6.00</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6B" w14:textId="0A1487D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6</w:t>
                  </w:r>
                  <w:r w:rsidR="004F66DF" w:rsidRPr="003D0BD8">
                    <w:rPr>
                      <w:rFonts w:ascii="Calibri" w:eastAsia="Calibri" w:hAnsi="Calibri" w:cs="Calibri"/>
                      <w:color w:val="000000"/>
                    </w:rPr>
                    <w:t>0</w:t>
                  </w:r>
                  <w:r w:rsidRPr="003D0BD8">
                    <w:rPr>
                      <w:rFonts w:ascii="Calibri" w:eastAsia="Calibri" w:hAnsi="Calibri" w:cs="Calibri"/>
                      <w:color w:val="000000"/>
                    </w:rPr>
                    <w:t>.9</w:t>
                  </w:r>
                  <w:r w:rsidR="004F66DF" w:rsidRPr="003D0BD8">
                    <w:rPr>
                      <w:rFonts w:ascii="Calibri" w:eastAsia="Calibri" w:hAnsi="Calibri" w:cs="Calibri"/>
                      <w:color w:val="000000"/>
                    </w:rPr>
                    <w:t>7</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6C"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76"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6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Medication</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6F"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8</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3.7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1"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33</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2"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8.94</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3"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8.5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4"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52.15</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75"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7F"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77"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lastRenderedPageBreak/>
                    <w:t>Excluding subclinical</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78"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9"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A"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B"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C"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7D"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7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0.035</w:t>
                  </w:r>
                </w:p>
              </w:tc>
            </w:tr>
            <w:tr w:rsidR="00073C04" w:rsidRPr="003D0BD8" w14:paraId="7CED2988"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8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Psychotherapy</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81" w14:textId="6EA38DBA" w:rsidR="00073C04" w:rsidRPr="003D0BD8" w:rsidRDefault="004F66DF">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2" w14:textId="28C4A3BF"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1.</w:t>
                  </w:r>
                  <w:r w:rsidR="004F66DF" w:rsidRPr="003D0BD8">
                    <w:rPr>
                      <w:rFonts w:ascii="Calibri" w:eastAsia="Calibri" w:hAnsi="Calibri" w:cs="Calibri"/>
                      <w:color w:val="000000"/>
                    </w:rPr>
                    <w:t>7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3" w14:textId="653A13A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w:t>
                  </w:r>
                  <w:r w:rsidR="004F66DF" w:rsidRPr="003D0BD8">
                    <w:rPr>
                      <w:rFonts w:ascii="Calibri" w:eastAsia="Calibri" w:hAnsi="Calibri" w:cs="Calibri"/>
                      <w:color w:val="000000"/>
                    </w:rPr>
                    <w:t>63</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4" w14:textId="6E528780"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w:t>
                  </w:r>
                  <w:r w:rsidR="004F66DF" w:rsidRPr="003D0BD8">
                    <w:rPr>
                      <w:rFonts w:ascii="Calibri" w:eastAsia="Calibri" w:hAnsi="Calibri" w:cs="Calibri"/>
                      <w:color w:val="000000"/>
                    </w:rPr>
                    <w:t>6</w:t>
                  </w:r>
                  <w:r w:rsidRPr="003D0BD8">
                    <w:rPr>
                      <w:rFonts w:ascii="Calibri" w:eastAsia="Calibri" w:hAnsi="Calibri" w:cs="Calibri"/>
                      <w:color w:val="000000"/>
                    </w:rPr>
                    <w:t>.</w:t>
                  </w:r>
                  <w:r w:rsidR="004F66DF" w:rsidRPr="003D0BD8">
                    <w:rPr>
                      <w:rFonts w:ascii="Calibri" w:eastAsia="Calibri" w:hAnsi="Calibri" w:cs="Calibri"/>
                      <w:color w:val="000000"/>
                    </w:rPr>
                    <w:t>41</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5" w14:textId="7E916942"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7.0</w:t>
                  </w:r>
                  <w:r w:rsidR="004F66DF" w:rsidRPr="003D0BD8">
                    <w:rPr>
                      <w:rFonts w:ascii="Calibri" w:eastAsia="Calibri" w:hAnsi="Calibri" w:cs="Calibri"/>
                      <w:color w:val="000000"/>
                    </w:rPr>
                    <w:t>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6" w14:textId="34B3C83F"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w:t>
                  </w:r>
                  <w:r w:rsidR="004F66DF" w:rsidRPr="003D0BD8">
                    <w:rPr>
                      <w:rFonts w:ascii="Calibri" w:eastAsia="Calibri" w:hAnsi="Calibri" w:cs="Calibri"/>
                      <w:color w:val="000000"/>
                    </w:rPr>
                    <w:t>89</w:t>
                  </w:r>
                  <w:r w:rsidRPr="003D0BD8">
                    <w:rPr>
                      <w:rFonts w:ascii="Calibri" w:eastAsia="Calibri" w:hAnsi="Calibri" w:cs="Calibri"/>
                      <w:color w:val="000000"/>
                    </w:rPr>
                    <w:t>.</w:t>
                  </w:r>
                  <w:r w:rsidR="004F66DF" w:rsidRPr="003D0BD8">
                    <w:rPr>
                      <w:rFonts w:ascii="Calibri" w:eastAsia="Calibri" w:hAnsi="Calibri" w:cs="Calibri"/>
                      <w:color w:val="000000"/>
                    </w:rPr>
                    <w:t>77</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87"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91" w14:textId="77777777" w:rsidTr="004A5480">
              <w:trPr>
                <w:gridAfter w:val="1"/>
                <w:wAfter w:w="6" w:type="dxa"/>
                <w:trHeight w:val="405"/>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89"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Medication</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8A"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8</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B"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3.7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C"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33</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D"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8.94</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8.5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8F"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52.15</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90"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9A"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92"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Excluding waitlist</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93"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94"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95"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96"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97"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98"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99"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0.044</w:t>
                  </w:r>
                </w:p>
              </w:tc>
            </w:tr>
            <w:tr w:rsidR="00073C04" w:rsidRPr="003D0BD8" w14:paraId="7CED29A3"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9B"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Psychotherapy</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9C" w14:textId="19A54DA8" w:rsidR="00073C04" w:rsidRPr="003D0BD8" w:rsidRDefault="004F66DF">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9D" w14:textId="63215DD4" w:rsidR="00073C04" w:rsidRPr="003D0BD8" w:rsidRDefault="004F66DF">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1.38</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9E" w14:textId="1C7936DE"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w:t>
                  </w:r>
                  <w:r w:rsidR="004F66DF" w:rsidRPr="003D0BD8">
                    <w:rPr>
                      <w:rFonts w:ascii="Calibri" w:eastAsia="Calibri" w:hAnsi="Calibri" w:cs="Calibri"/>
                      <w:color w:val="000000"/>
                    </w:rPr>
                    <w:t>60</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9F" w14:textId="3A1005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w:t>
                  </w:r>
                  <w:r w:rsidR="004F66DF" w:rsidRPr="003D0BD8">
                    <w:rPr>
                      <w:rFonts w:ascii="Calibri" w:eastAsia="Calibri" w:hAnsi="Calibri" w:cs="Calibri"/>
                      <w:color w:val="000000"/>
                    </w:rPr>
                    <w:t>6.12</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A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6.63</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A1" w14:textId="7F87DB41"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w:t>
                  </w:r>
                  <w:r w:rsidR="004F66DF" w:rsidRPr="003D0BD8">
                    <w:rPr>
                      <w:rFonts w:ascii="Calibri" w:eastAsia="Calibri" w:hAnsi="Calibri" w:cs="Calibri"/>
                      <w:color w:val="000000"/>
                    </w:rPr>
                    <w:t>77</w:t>
                  </w:r>
                  <w:r w:rsidRPr="003D0BD8">
                    <w:rPr>
                      <w:rFonts w:ascii="Calibri" w:eastAsia="Calibri" w:hAnsi="Calibri" w:cs="Calibri"/>
                      <w:color w:val="000000"/>
                    </w:rPr>
                    <w:t>.</w:t>
                  </w:r>
                  <w:r w:rsidR="004F66DF" w:rsidRPr="003D0BD8">
                    <w:rPr>
                      <w:rFonts w:ascii="Calibri" w:eastAsia="Calibri" w:hAnsi="Calibri" w:cs="Calibri"/>
                      <w:color w:val="000000"/>
                    </w:rPr>
                    <w:t>58</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A2"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AC"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A4"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Medication</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A5"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8</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A6"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3.72</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A7"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33</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A8"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8.94</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A9"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8.5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AA"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52.15</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AB" w14:textId="77777777" w:rsidR="00073C04" w:rsidRPr="003D0BD8" w:rsidRDefault="00073C04">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AE" w14:textId="77777777" w:rsidTr="004A5480">
              <w:trPr>
                <w:trHeight w:val="390"/>
              </w:trPr>
              <w:tc>
                <w:tcPr>
                  <w:tcW w:w="9269" w:type="dxa"/>
                  <w:gridSpan w:val="9"/>
                  <w:tcBorders>
                    <w:top w:val="single" w:sz="8" w:space="0" w:color="D3D3D3"/>
                    <w:left w:val="single" w:sz="8" w:space="0" w:color="D3D3D3"/>
                    <w:bottom w:val="single" w:sz="8" w:space="0" w:color="D3D3D3"/>
                    <w:right w:val="single" w:sz="8" w:space="0" w:color="D3D3D3"/>
                  </w:tcBorders>
                  <w:shd w:val="clear" w:color="auto" w:fill="F2F2F2"/>
                  <w:tcMar>
                    <w:top w:w="0" w:type="dxa"/>
                    <w:left w:w="0" w:type="dxa"/>
                    <w:bottom w:w="0" w:type="dxa"/>
                    <w:right w:w="0" w:type="dxa"/>
                  </w:tcMar>
                  <w:vAlign w:val="center"/>
                </w:tcPr>
                <w:p w14:paraId="7CED29AD"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Age</w:t>
                  </w:r>
                </w:p>
              </w:tc>
            </w:tr>
            <w:tr w:rsidR="00073C04" w:rsidRPr="003D0BD8" w14:paraId="7CED29B7" w14:textId="77777777" w:rsidTr="004A5480">
              <w:trPr>
                <w:gridAfter w:val="1"/>
                <w:wAfter w:w="6" w:type="dxa"/>
                <w:trHeight w:val="405"/>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AF"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Overall</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B0"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1"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2"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3"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4"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5"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B6" w14:textId="6474562C"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0.2</w:t>
                  </w:r>
                  <w:r w:rsidR="004F66DF" w:rsidRPr="003D0BD8">
                    <w:rPr>
                      <w:rFonts w:ascii="Calibri" w:eastAsia="Calibri" w:hAnsi="Calibri" w:cs="Calibri"/>
                      <w:b/>
                      <w:color w:val="000000"/>
                    </w:rPr>
                    <w:t>20</w:t>
                  </w:r>
                </w:p>
              </w:tc>
            </w:tr>
            <w:tr w:rsidR="00073C04" w:rsidRPr="003D0BD8" w14:paraId="7CED29C0"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B8"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Psychotherapy</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B9" w14:textId="5BCB38A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w:t>
                  </w:r>
                  <w:r w:rsidR="004F66DF" w:rsidRPr="003D0BD8">
                    <w:rPr>
                      <w:rFonts w:ascii="Calibri" w:eastAsia="Calibri" w:hAnsi="Calibri" w:cs="Calibri"/>
                      <w:color w:val="000000"/>
                    </w:rPr>
                    <w:t>3</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A" w14:textId="472C1513"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4.</w:t>
                  </w:r>
                  <w:r w:rsidR="004F66DF" w:rsidRPr="003D0BD8">
                    <w:rPr>
                      <w:rFonts w:ascii="Calibri" w:eastAsia="Calibri" w:hAnsi="Calibri" w:cs="Calibri"/>
                      <w:color w:val="000000"/>
                    </w:rPr>
                    <w:t>3</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B" w14:textId="729F1E88"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w:t>
                  </w:r>
                  <w:r w:rsidR="004F66DF" w:rsidRPr="003D0BD8">
                    <w:rPr>
                      <w:rFonts w:ascii="Calibri" w:eastAsia="Calibri" w:hAnsi="Calibri" w:cs="Calibri"/>
                      <w:color w:val="000000"/>
                    </w:rPr>
                    <w:t>3</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C" w14:textId="0969DC14"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3.</w:t>
                  </w:r>
                  <w:r w:rsidR="004F66DF" w:rsidRPr="003D0BD8">
                    <w:rPr>
                      <w:rFonts w:ascii="Calibri" w:eastAsia="Calibri" w:hAnsi="Calibri" w:cs="Calibri"/>
                      <w:color w:val="000000"/>
                    </w:rPr>
                    <w:t>64</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D" w14:textId="0622F0BF"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4.9</w:t>
                  </w:r>
                  <w:r w:rsidR="004F66DF" w:rsidRPr="003D0BD8">
                    <w:rPr>
                      <w:rFonts w:ascii="Calibri" w:eastAsia="Calibri" w:hAnsi="Calibri" w:cs="Calibri"/>
                      <w:color w:val="000000"/>
                    </w:rPr>
                    <w:t>6</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BE" w14:textId="5E1ACB19"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7</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BF"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C9"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C1"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Medication</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C2"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8</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C3"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3.69</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C4"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7</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C5"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2.95</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C6"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4.44</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C7"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7</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C8"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D2" w14:textId="77777777" w:rsidTr="004A5480">
              <w:trPr>
                <w:gridAfter w:val="1"/>
                <w:wAfter w:w="6" w:type="dxa"/>
                <w:trHeight w:val="405"/>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CA"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Excluding subclinical</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CB"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CC"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CD"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CE"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CF"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D0"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D1" w14:textId="146E735F"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0.</w:t>
                  </w:r>
                  <w:r w:rsidR="004F66DF" w:rsidRPr="003D0BD8">
                    <w:rPr>
                      <w:rFonts w:ascii="Calibri" w:eastAsia="Calibri" w:hAnsi="Calibri" w:cs="Calibri"/>
                      <w:b/>
                      <w:color w:val="000000"/>
                    </w:rPr>
                    <w:t>249</w:t>
                  </w:r>
                </w:p>
              </w:tc>
            </w:tr>
            <w:tr w:rsidR="00073C04" w:rsidRPr="003D0BD8" w14:paraId="7CED29DB"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D3"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Psychotherapy</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D4" w14:textId="78109C3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w:t>
                  </w:r>
                  <w:r w:rsidR="004F66DF" w:rsidRPr="003D0BD8">
                    <w:rPr>
                      <w:rFonts w:ascii="Calibri" w:eastAsia="Calibri" w:hAnsi="Calibri" w:cs="Calibri"/>
                      <w:color w:val="000000"/>
                    </w:rPr>
                    <w:t>4</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D5" w14:textId="28FC02CA"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4.2</w:t>
                  </w:r>
                  <w:r w:rsidR="004F66DF" w:rsidRPr="003D0BD8">
                    <w:rPr>
                      <w:rFonts w:ascii="Calibri" w:eastAsia="Calibri" w:hAnsi="Calibri" w:cs="Calibri"/>
                      <w:color w:val="000000"/>
                    </w:rPr>
                    <w:t>9</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D6" w14:textId="1941166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w:t>
                  </w:r>
                  <w:r w:rsidR="004F66DF" w:rsidRPr="003D0BD8">
                    <w:rPr>
                      <w:rFonts w:ascii="Calibri" w:eastAsia="Calibri" w:hAnsi="Calibri" w:cs="Calibri"/>
                      <w:color w:val="000000"/>
                    </w:rPr>
                    <w:t>7</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D7" w14:textId="259E994C"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3.</w:t>
                  </w:r>
                  <w:r w:rsidR="004F66DF" w:rsidRPr="003D0BD8">
                    <w:rPr>
                      <w:rFonts w:ascii="Calibri" w:eastAsia="Calibri" w:hAnsi="Calibri" w:cs="Calibri"/>
                      <w:color w:val="000000"/>
                    </w:rPr>
                    <w:t>55</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D8" w14:textId="4EB28E48"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5.0</w:t>
                  </w:r>
                  <w:r w:rsidR="004F66DF" w:rsidRPr="003D0BD8">
                    <w:rPr>
                      <w:rFonts w:ascii="Calibri" w:eastAsia="Calibri" w:hAnsi="Calibri" w:cs="Calibri"/>
                      <w:color w:val="000000"/>
                    </w:rPr>
                    <w:t>4</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D9" w14:textId="4A516E43" w:rsidR="00073C04" w:rsidRPr="003D0BD8" w:rsidRDefault="004F66DF">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98</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DA"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E4"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DC"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Medication</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DD"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8</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D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3.69</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DF"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7</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E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2.95</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E1"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4.44</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E2"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7</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E3"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ED"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E5"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Excluding waitlist</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E6"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E7"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E8"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E9"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EA"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EB"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EC" w14:textId="3F8E453A"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0.</w:t>
                  </w:r>
                  <w:r w:rsidR="004F66DF" w:rsidRPr="003D0BD8">
                    <w:rPr>
                      <w:rFonts w:ascii="Calibri" w:eastAsia="Calibri" w:hAnsi="Calibri" w:cs="Calibri"/>
                      <w:b/>
                      <w:color w:val="000000"/>
                    </w:rPr>
                    <w:t>249</w:t>
                  </w:r>
                </w:p>
              </w:tc>
            </w:tr>
            <w:tr w:rsidR="00073C04" w:rsidRPr="003D0BD8" w14:paraId="7CED29F6" w14:textId="77777777" w:rsidTr="004A5480">
              <w:trPr>
                <w:gridAfter w:val="1"/>
                <w:wAfter w:w="6" w:type="dxa"/>
                <w:trHeight w:val="390"/>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E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Psychotherapy</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EF" w14:textId="5E659A6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w:t>
                  </w:r>
                  <w:r w:rsidR="004F66DF" w:rsidRPr="003D0BD8">
                    <w:rPr>
                      <w:rFonts w:ascii="Calibri" w:eastAsia="Calibri" w:hAnsi="Calibri" w:cs="Calibri"/>
                      <w:color w:val="000000"/>
                    </w:rPr>
                    <w:t>5</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0" w14:textId="3188C38E"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4.2</w:t>
                  </w:r>
                  <w:r w:rsidR="004F66DF" w:rsidRPr="003D0BD8">
                    <w:rPr>
                      <w:rFonts w:ascii="Calibri" w:eastAsia="Calibri" w:hAnsi="Calibri" w:cs="Calibri"/>
                      <w:color w:val="000000"/>
                    </w:rPr>
                    <w:t>9</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1" w14:textId="0CDEDBD8"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w:t>
                  </w:r>
                  <w:r w:rsidR="004F66DF" w:rsidRPr="003D0BD8">
                    <w:rPr>
                      <w:rFonts w:ascii="Calibri" w:eastAsia="Calibri" w:hAnsi="Calibri" w:cs="Calibri"/>
                      <w:color w:val="000000"/>
                    </w:rPr>
                    <w:t>36</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2" w14:textId="7B95F501"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3.</w:t>
                  </w:r>
                  <w:r w:rsidR="004F66DF" w:rsidRPr="003D0BD8">
                    <w:rPr>
                      <w:rFonts w:ascii="Calibri" w:eastAsia="Calibri" w:hAnsi="Calibri" w:cs="Calibri"/>
                      <w:color w:val="000000"/>
                    </w:rPr>
                    <w:t>56</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3" w14:textId="350FCC9E"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w:t>
                  </w:r>
                  <w:r w:rsidR="004F66DF" w:rsidRPr="003D0BD8">
                    <w:rPr>
                      <w:rFonts w:ascii="Calibri" w:eastAsia="Calibri" w:hAnsi="Calibri" w:cs="Calibri"/>
                      <w:color w:val="000000"/>
                    </w:rPr>
                    <w:t>5</w:t>
                  </w:r>
                  <w:r w:rsidRPr="003D0BD8">
                    <w:rPr>
                      <w:rFonts w:ascii="Calibri" w:eastAsia="Calibri" w:hAnsi="Calibri" w:cs="Calibri"/>
                      <w:color w:val="000000"/>
                    </w:rPr>
                    <w:t>.</w:t>
                  </w:r>
                  <w:r w:rsidR="004F66DF" w:rsidRPr="003D0BD8">
                    <w:rPr>
                      <w:rFonts w:ascii="Calibri" w:eastAsia="Calibri" w:hAnsi="Calibri" w:cs="Calibri"/>
                      <w:color w:val="000000"/>
                    </w:rPr>
                    <w:t>01</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4" w14:textId="24D384A3" w:rsidR="00073C04" w:rsidRPr="003D0BD8" w:rsidRDefault="004F66DF">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w:t>
                  </w:r>
                  <w:r w:rsidR="004A5480" w:rsidRPr="003D0BD8">
                    <w:rPr>
                      <w:rFonts w:ascii="Calibri" w:eastAsia="Calibri" w:hAnsi="Calibri" w:cs="Calibri"/>
                      <w:color w:val="000000"/>
                    </w:rPr>
                    <w:t>.</w:t>
                  </w:r>
                  <w:r w:rsidRPr="003D0BD8">
                    <w:rPr>
                      <w:rFonts w:ascii="Calibri" w:eastAsia="Calibri" w:hAnsi="Calibri" w:cs="Calibri"/>
                      <w:color w:val="000000"/>
                    </w:rPr>
                    <w:t>82</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F5"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9FF" w14:textId="77777777" w:rsidTr="004A5480">
              <w:trPr>
                <w:gridAfter w:val="1"/>
                <w:wAfter w:w="6" w:type="dxa"/>
                <w:trHeight w:val="405"/>
              </w:trPr>
              <w:tc>
                <w:tcPr>
                  <w:tcW w:w="2091"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9F7"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200" w:right="100"/>
                  </w:pPr>
                  <w:r w:rsidRPr="003D0BD8">
                    <w:rPr>
                      <w:rFonts w:ascii="Calibri" w:eastAsia="Calibri" w:hAnsi="Calibri" w:cs="Calibri"/>
                      <w:color w:val="000000"/>
                    </w:rPr>
                    <w:t>Medication</w:t>
                  </w:r>
                </w:p>
              </w:tc>
              <w:tc>
                <w:tcPr>
                  <w:tcW w:w="991"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9F8"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8</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9"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3.69</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A"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7</w:t>
                  </w:r>
                </w:p>
              </w:tc>
              <w:tc>
                <w:tcPr>
                  <w:tcW w:w="110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B"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2.95</w:t>
                  </w:r>
                </w:p>
              </w:tc>
              <w:tc>
                <w:tcPr>
                  <w:tcW w:w="1105"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C"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4.44</w:t>
                  </w:r>
                </w:p>
              </w:tc>
              <w:tc>
                <w:tcPr>
                  <w:tcW w:w="991"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9FD" w14:textId="77777777" w:rsidR="00073C04" w:rsidRPr="003D0BD8" w:rsidRDefault="004A5480">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7</w:t>
                  </w:r>
                </w:p>
              </w:tc>
              <w:tc>
                <w:tcPr>
                  <w:tcW w:w="100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9FE" w14:textId="77777777" w:rsidR="00073C04" w:rsidRPr="003D0BD8" w:rsidRDefault="00073C04">
                  <w:pPr>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r>
            <w:tr w:rsidR="00073C04" w:rsidRPr="003D0BD8" w14:paraId="7CED2A01" w14:textId="77777777" w:rsidTr="004A5480">
              <w:trPr>
                <w:trHeight w:val="1276"/>
              </w:trPr>
              <w:tc>
                <w:tcPr>
                  <w:tcW w:w="9269" w:type="dxa"/>
                  <w:gridSpan w:val="9"/>
                  <w:tcBorders>
                    <w:top w:val="single" w:sz="8" w:space="0" w:color="D3D3D3"/>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BCEE3D0" w14:textId="5D51495C" w:rsidR="00453C80" w:rsidRPr="003D0BD8" w:rsidRDefault="00453C80" w:rsidP="002B03F5">
                  <w:pPr>
                    <w:pBdr>
                      <w:top w:val="none" w:sz="0" w:space="0" w:color="000000"/>
                      <w:left w:val="none" w:sz="0" w:space="0" w:color="000000"/>
                      <w:bottom w:val="none" w:sz="0" w:space="0" w:color="000000"/>
                      <w:right w:val="none" w:sz="0" w:space="0" w:color="000000"/>
                    </w:pBdr>
                    <w:spacing w:before="100" w:after="0" w:line="240" w:lineRule="auto"/>
                    <w:ind w:left="100" w:right="100"/>
                    <w:rPr>
                      <w:rFonts w:ascii="Calibri" w:eastAsia="Calibri" w:hAnsi="Calibri" w:cs="Calibri"/>
                      <w:color w:val="000000"/>
                    </w:rPr>
                  </w:pPr>
                  <w:r w:rsidRPr="003D0BD8">
                    <w:rPr>
                      <w:rFonts w:ascii="Calibri" w:eastAsia="Calibri" w:hAnsi="Calibri" w:cs="Calibri"/>
                      <w:i/>
                      <w:color w:val="000000"/>
                    </w:rPr>
                    <w:t>Abbreviations: K</w:t>
                  </w:r>
                  <w:r w:rsidRPr="003D0BD8">
                    <w:rPr>
                      <w:rFonts w:ascii="Calibri" w:eastAsia="Calibri" w:hAnsi="Calibri" w:cs="Calibri"/>
                      <w:color w:val="000000"/>
                    </w:rPr>
                    <w:t xml:space="preserve"> = number of studies, </w:t>
                  </w:r>
                  <w:r w:rsidRPr="003D0BD8">
                    <w:rPr>
                      <w:rFonts w:ascii="Calibri" w:eastAsia="Calibri" w:hAnsi="Calibri" w:cs="Calibri"/>
                      <w:i/>
                      <w:color w:val="000000"/>
                    </w:rPr>
                    <w:t>SE</w:t>
                  </w:r>
                  <w:r w:rsidRPr="003D0BD8">
                    <w:rPr>
                      <w:rFonts w:ascii="Calibri" w:eastAsia="Calibri" w:hAnsi="Calibri" w:cs="Calibri"/>
                      <w:color w:val="000000"/>
                    </w:rPr>
                    <w:t xml:space="preserve"> = standard </w:t>
                  </w:r>
                  <w:proofErr w:type="gramStart"/>
                  <w:r w:rsidRPr="003D0BD8">
                    <w:rPr>
                      <w:rFonts w:ascii="Calibri" w:eastAsia="Calibri" w:hAnsi="Calibri" w:cs="Calibri"/>
                      <w:color w:val="000000"/>
                    </w:rPr>
                    <w:t>error,  CI</w:t>
                  </w:r>
                  <w:proofErr w:type="gramEnd"/>
                  <w:r w:rsidRPr="003D0BD8">
                    <w:rPr>
                      <w:rFonts w:ascii="Calibri" w:eastAsia="Calibri" w:hAnsi="Calibri" w:cs="Calibri"/>
                      <w:color w:val="000000"/>
                    </w:rPr>
                    <w:t xml:space="preserve"> = 95% confidence interval, T</w:t>
                  </w:r>
                  <w:r w:rsidRPr="003D0BD8">
                    <w:rPr>
                      <w:rFonts w:ascii="Calibri" w:eastAsia="Calibri" w:hAnsi="Calibri" w:cs="Calibri"/>
                      <w:color w:val="000000"/>
                      <w:vertAlign w:val="superscript"/>
                    </w:rPr>
                    <w:t>2</w:t>
                  </w:r>
                  <w:r w:rsidRPr="003D0BD8">
                    <w:rPr>
                      <w:rFonts w:ascii="Calibri" w:eastAsia="Calibri" w:hAnsi="Calibri" w:cs="Calibri"/>
                      <w:color w:val="000000"/>
                    </w:rPr>
                    <w:t xml:space="preserve"> = estimate of between-study heterogeneity.</w:t>
                  </w:r>
                </w:p>
                <w:p w14:paraId="7CED2A00" w14:textId="34A5E855" w:rsidR="005B33C8" w:rsidRPr="003D0BD8" w:rsidRDefault="004A5480" w:rsidP="005B33C8">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Calibri" w:eastAsia="Calibri" w:hAnsi="Calibri" w:cs="Calibri"/>
                      <w:color w:val="000000"/>
                    </w:rPr>
                  </w:pPr>
                  <w:r w:rsidRPr="003D0BD8">
                    <w:rPr>
                      <w:rFonts w:ascii="Calibri" w:eastAsia="Calibri" w:hAnsi="Calibri" w:cs="Calibri"/>
                      <w:color w:val="000000"/>
                    </w:rPr>
                    <w:t>*These are baseline depression scores transformed to reflect percentage of a scale range (see Supplement for detailed description).</w:t>
                  </w:r>
                  <w:r w:rsidR="00651475" w:rsidRPr="003D0BD8">
                    <w:rPr>
                      <w:rFonts w:ascii="Calibri" w:eastAsia="Calibri" w:hAnsi="Calibri" w:cs="Calibri"/>
                      <w:color w:val="000000"/>
                    </w:rPr>
                    <w:t xml:space="preserve"> </w:t>
                  </w:r>
                  <w:r w:rsidRPr="003D0BD8">
                    <w:rPr>
                      <w:rFonts w:ascii="Calibri" w:eastAsia="Calibri" w:hAnsi="Calibri" w:cs="Calibri"/>
                      <w:color w:val="000000"/>
                    </w:rPr>
                    <w:t>To take an example, the CDRS gives a possible total score from 17 to 113 (i.e. range of 96). Mean severity was 0.36 for psychotherapy studies and 0.42 for medication studies, which would translate to 51.56 (17 + 0.36 x 96) and 57.32 (17 + 0.42 x 96), respectively, as equivalent scores on the CDRS.</w:t>
                  </w:r>
                  <w:r w:rsidR="00453C80" w:rsidRPr="003D0BD8">
                    <w:rPr>
                      <w:rFonts w:ascii="Calibri" w:eastAsia="Calibri" w:hAnsi="Calibri" w:cs="Calibri"/>
                      <w:color w:val="000000"/>
                    </w:rPr>
                    <w:t xml:space="preserve"> </w:t>
                  </w:r>
                </w:p>
              </w:tc>
            </w:tr>
            <w:bookmarkEnd w:id="23"/>
          </w:tbl>
          <w:p w14:paraId="7CED34F9" w14:textId="77777777" w:rsidR="004A5480" w:rsidRPr="003D0BD8" w:rsidRDefault="004A5480">
            <w:pPr>
              <w:spacing w:after="0" w:line="240" w:lineRule="auto"/>
            </w:pPr>
          </w:p>
        </w:tc>
      </w:tr>
    </w:tbl>
    <w:p w14:paraId="7CED2A03" w14:textId="77777777" w:rsidR="00073C04" w:rsidRPr="003D0BD8" w:rsidRDefault="004A5480" w:rsidP="008E1F22">
      <w:pPr>
        <w:pStyle w:val="Heading3"/>
        <w:ind w:firstLine="720"/>
        <w:rPr>
          <w:b w:val="0"/>
          <w:i w:val="0"/>
        </w:rPr>
      </w:pPr>
      <w:bookmarkStart w:id="24" w:name="baseline-severity"/>
      <w:r w:rsidRPr="003D0BD8">
        <w:rPr>
          <w:b w:val="0"/>
          <w:i w:val="0"/>
        </w:rPr>
        <w:lastRenderedPageBreak/>
        <w:t>Baseline severity</w:t>
      </w:r>
    </w:p>
    <w:p w14:paraId="7CED2A04" w14:textId="1323CB7C" w:rsidR="00073C04" w:rsidRPr="003D0BD8" w:rsidRDefault="004A5480">
      <w:pPr>
        <w:pStyle w:val="FirstParagraph"/>
      </w:pPr>
      <w:r w:rsidRPr="003D0BD8">
        <w:t xml:space="preserve">On average, depression severity at baseline was significantly higher in medication trials compared to psychotherapy trials (see </w:t>
      </w:r>
      <w:r w:rsidRPr="003D0BD8">
        <w:rPr>
          <w:i/>
          <w:iCs/>
          <w:szCs w:val="18"/>
        </w:rPr>
        <w:t>Table 1</w:t>
      </w:r>
      <w:r w:rsidRPr="003D0BD8">
        <w:t>). When excluding RCTs that used waitlist as their control, baseline severity remained significantly higher in medication trials compared to psychotherapy trials. This difference did not reach statistical significance when excluding studies that recruited samples with sub-clinical depression.</w:t>
      </w:r>
    </w:p>
    <w:p w14:paraId="7CED2A05" w14:textId="5CEB9EF9" w:rsidR="00073C04" w:rsidRPr="003D0BD8" w:rsidRDefault="004A5480">
      <w:pPr>
        <w:pStyle w:val="BodyText"/>
      </w:pPr>
      <w:r w:rsidRPr="003D0BD8">
        <w:t>To ensure that this was not an artefact of variable transformation, we also compared means at baseline in the two instruments, CDRS and HAM-D, on which there was a sufficient number of studies to meta</w:t>
      </w:r>
      <w:r w:rsidR="00ED3515" w:rsidRPr="003D0BD8">
        <w:t>-</w:t>
      </w:r>
      <w:proofErr w:type="spellStart"/>
      <w:r w:rsidR="00ED3515" w:rsidRPr="003D0BD8">
        <w:t>a</w:t>
      </w:r>
      <w:r w:rsidRPr="003D0BD8">
        <w:t>nalyse</w:t>
      </w:r>
      <w:proofErr w:type="spellEnd"/>
      <w:r w:rsidRPr="003D0BD8">
        <w:t xml:space="preserve">. As can be seen in </w:t>
      </w:r>
      <w:r w:rsidRPr="003D0BD8">
        <w:rPr>
          <w:i/>
          <w:iCs/>
          <w:szCs w:val="18"/>
        </w:rPr>
        <w:t>Table</w:t>
      </w:r>
      <w:r w:rsidRPr="003D0BD8">
        <w:rPr>
          <w:rStyle w:val="Hyperlink"/>
        </w:rPr>
        <w:t xml:space="preserve"> </w:t>
      </w:r>
      <w:r w:rsidRPr="003D0BD8">
        <w:rPr>
          <w:rStyle w:val="Hyperlink"/>
          <w:color w:val="auto"/>
        </w:rPr>
        <w:t>S</w:t>
      </w:r>
      <w:r w:rsidR="00180CFD" w:rsidRPr="003D0BD8">
        <w:rPr>
          <w:rStyle w:val="Hyperlink"/>
          <w:color w:val="auto"/>
        </w:rPr>
        <w:t>3</w:t>
      </w:r>
      <w:r w:rsidRPr="003D0BD8">
        <w:t xml:space="preserve"> and </w:t>
      </w:r>
      <w:r w:rsidRPr="003D0BD8">
        <w:rPr>
          <w:rStyle w:val="Hyperlink"/>
          <w:color w:val="auto"/>
        </w:rPr>
        <w:t>Table S</w:t>
      </w:r>
      <w:r w:rsidR="00180CFD" w:rsidRPr="003D0BD8">
        <w:rPr>
          <w:rStyle w:val="Hyperlink"/>
          <w:color w:val="auto"/>
        </w:rPr>
        <w:t>4</w:t>
      </w:r>
      <w:r w:rsidRPr="003D0BD8">
        <w:t>, the number of studies is much smaller, but the pattern of differences is the same for the HAM-D and the CDRS, though it does not reach statistical significance for the latter.</w:t>
      </w:r>
    </w:p>
    <w:p w14:paraId="7CED2A06" w14:textId="77777777" w:rsidR="00073C04" w:rsidRPr="003D0BD8" w:rsidRDefault="004A5480" w:rsidP="008E1F22">
      <w:pPr>
        <w:pStyle w:val="Heading3"/>
        <w:ind w:firstLine="720"/>
        <w:rPr>
          <w:b w:val="0"/>
          <w:i w:val="0"/>
        </w:rPr>
      </w:pPr>
      <w:bookmarkStart w:id="25" w:name="sex"/>
      <w:bookmarkEnd w:id="24"/>
      <w:r w:rsidRPr="003D0BD8">
        <w:rPr>
          <w:b w:val="0"/>
          <w:i w:val="0"/>
        </w:rPr>
        <w:lastRenderedPageBreak/>
        <w:t>Sex</w:t>
      </w:r>
    </w:p>
    <w:p w14:paraId="7CED2A07" w14:textId="325CF3A1" w:rsidR="00073C04" w:rsidRPr="003D0BD8" w:rsidRDefault="004A5480">
      <w:pPr>
        <w:pStyle w:val="FirstParagraph"/>
      </w:pPr>
      <w:r w:rsidRPr="003D0BD8">
        <w:t>For this analysis, we excluded the two psychotherapy trials which included entirely female samples (</w:t>
      </w:r>
      <w:proofErr w:type="spellStart"/>
      <w:r w:rsidRPr="003D0BD8">
        <w:t>Moeini</w:t>
      </w:r>
      <w:proofErr w:type="spellEnd"/>
      <w:r w:rsidRPr="003D0BD8">
        <w:t>, 2019; Shomaker, 2016</w:t>
      </w:r>
      <w:r w:rsidR="00077BFA" w:rsidRPr="003D0BD8">
        <w:t xml:space="preserve">; see </w:t>
      </w:r>
      <w:r w:rsidR="00077BFA" w:rsidRPr="003D0BD8">
        <w:rPr>
          <w:i/>
        </w:rPr>
        <w:t>Table S</w:t>
      </w:r>
      <w:r w:rsidR="00180CFD" w:rsidRPr="003D0BD8">
        <w:rPr>
          <w:i/>
        </w:rPr>
        <w:t>5</w:t>
      </w:r>
      <w:r w:rsidR="00077BFA" w:rsidRPr="003D0BD8">
        <w:rPr>
          <w:i/>
        </w:rPr>
        <w:t xml:space="preserve"> for all studies</w:t>
      </w:r>
      <w:r w:rsidRPr="003D0BD8">
        <w:t xml:space="preserve">). As can be seen in </w:t>
      </w:r>
      <w:r w:rsidRPr="003D0BD8">
        <w:rPr>
          <w:i/>
          <w:iCs/>
          <w:szCs w:val="18"/>
        </w:rPr>
        <w:t>Table 1</w:t>
      </w:r>
      <w:r w:rsidRPr="003D0BD8">
        <w:t>, psychotherapy trials featured a significantly higher percentage of females when compared to medication trials. On average, samples were 61.</w:t>
      </w:r>
      <w:r w:rsidR="005A5E45" w:rsidRPr="003D0BD8">
        <w:t>36</w:t>
      </w:r>
      <w:r w:rsidRPr="003D0BD8">
        <w:t>% (</w:t>
      </w:r>
      <w:r w:rsidRPr="003D0BD8">
        <w:rPr>
          <w:i/>
          <w:iCs/>
        </w:rPr>
        <w:t>SE</w:t>
      </w:r>
      <w:r w:rsidRPr="003D0BD8">
        <w:t xml:space="preserve"> = 2.</w:t>
      </w:r>
      <w:r w:rsidR="005A5E45" w:rsidRPr="003D0BD8">
        <w:t>31</w:t>
      </w:r>
      <w:r w:rsidRPr="003D0BD8">
        <w:t>) female across psychotherapy trials and 53.72% (</w:t>
      </w:r>
      <w:r w:rsidRPr="003D0BD8">
        <w:rPr>
          <w:i/>
          <w:iCs/>
        </w:rPr>
        <w:t>SE</w:t>
      </w:r>
      <w:r w:rsidRPr="003D0BD8">
        <w:t xml:space="preserve"> = 2.33) female across medication trials. Excluding sub-clinical and waitlist control studies yielded similar results.</w:t>
      </w:r>
    </w:p>
    <w:p w14:paraId="7CED2A08" w14:textId="77777777" w:rsidR="00073C04" w:rsidRPr="003D0BD8" w:rsidRDefault="004A5480" w:rsidP="008E1F22">
      <w:pPr>
        <w:pStyle w:val="Heading3"/>
        <w:ind w:firstLine="720"/>
        <w:rPr>
          <w:b w:val="0"/>
          <w:i w:val="0"/>
        </w:rPr>
      </w:pPr>
      <w:bookmarkStart w:id="26" w:name="age"/>
      <w:bookmarkEnd w:id="25"/>
      <w:r w:rsidRPr="003D0BD8">
        <w:rPr>
          <w:b w:val="0"/>
          <w:i w:val="0"/>
        </w:rPr>
        <w:t>Age</w:t>
      </w:r>
    </w:p>
    <w:p w14:paraId="7CED2A09" w14:textId="45F64E4B" w:rsidR="00073C04" w:rsidRPr="003D0BD8" w:rsidRDefault="004A5480">
      <w:pPr>
        <w:pStyle w:val="FirstParagraph"/>
      </w:pPr>
      <w:r w:rsidRPr="003D0BD8">
        <w:t xml:space="preserve">As can be seen in </w:t>
      </w:r>
      <w:r w:rsidRPr="003D0BD8">
        <w:rPr>
          <w:i/>
          <w:iCs/>
          <w:szCs w:val="18"/>
        </w:rPr>
        <w:t>Table 1</w:t>
      </w:r>
      <w:r w:rsidRPr="003D0BD8">
        <w:t>, mean age was 14.3 (</w:t>
      </w:r>
      <w:r w:rsidRPr="003D0BD8">
        <w:rPr>
          <w:i/>
          <w:iCs/>
        </w:rPr>
        <w:t>SE</w:t>
      </w:r>
      <w:r w:rsidRPr="003D0BD8">
        <w:t xml:space="preserve"> = 0.3</w:t>
      </w:r>
      <w:r w:rsidR="004F66DF" w:rsidRPr="003D0BD8">
        <w:t>3</w:t>
      </w:r>
      <w:r w:rsidRPr="003D0BD8">
        <w:t>) across psychotherapy trials and 13.69 (</w:t>
      </w:r>
      <w:r w:rsidRPr="003D0BD8">
        <w:rPr>
          <w:i/>
          <w:iCs/>
        </w:rPr>
        <w:t>SE</w:t>
      </w:r>
      <w:r w:rsidRPr="003D0BD8">
        <w:t xml:space="preserve"> = 0.37) across medication trials, with no significant between group differences. There were no significant differences in mean age between modalities on further sensitivity analyses.</w:t>
      </w:r>
    </w:p>
    <w:p w14:paraId="7CED2A0A" w14:textId="77777777" w:rsidR="00073C04" w:rsidRPr="003D0BD8" w:rsidRDefault="004A5480">
      <w:pPr>
        <w:pStyle w:val="Heading2"/>
      </w:pPr>
      <w:bookmarkStart w:id="27" w:name="trial-design-1"/>
      <w:bookmarkEnd w:id="22"/>
      <w:bookmarkEnd w:id="26"/>
      <w:r w:rsidRPr="003D0BD8">
        <w:t>Trial design</w:t>
      </w:r>
    </w:p>
    <w:p w14:paraId="7CED2A0B" w14:textId="77777777" w:rsidR="00073C04" w:rsidRPr="003D0BD8" w:rsidRDefault="004A5480" w:rsidP="008E1F22">
      <w:pPr>
        <w:pStyle w:val="Heading3"/>
        <w:ind w:firstLine="720"/>
        <w:rPr>
          <w:b w:val="0"/>
          <w:i w:val="0"/>
        </w:rPr>
      </w:pPr>
      <w:bookmarkStart w:id="28" w:name="X5f0c3e396d9b4f6d8c8b0d9d35f1ce2625683c4"/>
      <w:proofErr w:type="spellStart"/>
      <w:r w:rsidRPr="003D0BD8">
        <w:rPr>
          <w:b w:val="0"/>
          <w:i w:val="0"/>
        </w:rPr>
        <w:t>Standardised</w:t>
      </w:r>
      <w:proofErr w:type="spellEnd"/>
      <w:r w:rsidRPr="003D0BD8">
        <w:rPr>
          <w:b w:val="0"/>
          <w:i w:val="0"/>
        </w:rPr>
        <w:t xml:space="preserve"> mean differences of control conditions in psychotherapy and medication studies</w:t>
      </w:r>
    </w:p>
    <w:p w14:paraId="2BF592A4" w14:textId="7E333AF7" w:rsidR="00EC6E78" w:rsidRPr="003D0BD8" w:rsidRDefault="004A5480" w:rsidP="0087318C">
      <w:pPr>
        <w:pStyle w:val="FirstParagraph"/>
      </w:pPr>
      <w:r w:rsidRPr="003D0BD8">
        <w:t xml:space="preserve">We applied metaregression to obtain the SMDs and confidence intervals of each of the four study arms. As seen in </w:t>
      </w:r>
      <w:r w:rsidR="00B33B0E" w:rsidRPr="003D0BD8">
        <w:rPr>
          <w:i/>
          <w:iCs/>
          <w:szCs w:val="18"/>
        </w:rPr>
        <w:t>Figure</w:t>
      </w:r>
      <w:r w:rsidR="00B33B0E" w:rsidRPr="003D0BD8">
        <w:rPr>
          <w:rStyle w:val="Hyperlink"/>
        </w:rPr>
        <w:t xml:space="preserve"> </w:t>
      </w:r>
      <w:r w:rsidR="00333C70" w:rsidRPr="003D0BD8">
        <w:rPr>
          <w:rStyle w:val="Hyperlink"/>
        </w:rPr>
        <w:t>2</w:t>
      </w:r>
      <w:r w:rsidRPr="003D0BD8">
        <w:t xml:space="preserve"> there were substantial differences between the four arms of the meta-analysis with striking differences between the medication and psychotherapy control arms</w:t>
      </w:r>
      <w:r w:rsidR="00333C70" w:rsidRPr="003D0BD8">
        <w:t xml:space="preserve"> </w:t>
      </w:r>
      <w:bookmarkStart w:id="29" w:name="_Hlk178093538"/>
      <w:r w:rsidR="00333C70" w:rsidRPr="003D0BD8">
        <w:t xml:space="preserve">(see </w:t>
      </w:r>
      <w:r w:rsidR="00333C70" w:rsidRPr="003D0BD8">
        <w:rPr>
          <w:i/>
        </w:rPr>
        <w:t xml:space="preserve">Figure 3 </w:t>
      </w:r>
      <w:r w:rsidR="00333C70" w:rsidRPr="003D0BD8">
        <w:t>for weighted scatterplot)</w:t>
      </w:r>
      <w:bookmarkEnd w:id="29"/>
      <w:r w:rsidRPr="003D0BD8">
        <w:t>. In particular, pill placebo had an SMD = -1.</w:t>
      </w:r>
      <w:r w:rsidR="007620AF" w:rsidRPr="003D0BD8">
        <w:t>9</w:t>
      </w:r>
      <w:r w:rsidRPr="003D0BD8">
        <w:t xml:space="preserve"> (95% CI: -2.1 to -1.7) whereas psychotherapy controls had an SMD = -0.</w:t>
      </w:r>
      <w:r w:rsidR="007620AF" w:rsidRPr="003D0BD8">
        <w:t>6</w:t>
      </w:r>
      <w:r w:rsidRPr="003D0BD8">
        <w:t xml:space="preserve"> (95% CI: -0.</w:t>
      </w:r>
      <w:r w:rsidR="007620AF" w:rsidRPr="003D0BD8">
        <w:t>9</w:t>
      </w:r>
      <w:r w:rsidRPr="003D0BD8">
        <w:t xml:space="preserve"> to -0.</w:t>
      </w:r>
      <w:r w:rsidR="007620AF" w:rsidRPr="003D0BD8">
        <w:t>3</w:t>
      </w:r>
      <w:r w:rsidRPr="003D0BD8">
        <w:t>).</w:t>
      </w:r>
      <w:bookmarkStart w:id="30" w:name="sensitivity-analyses-1"/>
    </w:p>
    <w:p w14:paraId="7CED2A38" w14:textId="04A43E45" w:rsidR="00073C04" w:rsidRPr="003D0BD8" w:rsidRDefault="004A5480" w:rsidP="008E1F22">
      <w:pPr>
        <w:pStyle w:val="Heading5"/>
        <w:ind w:firstLine="720"/>
        <w:rPr>
          <w:i/>
        </w:rPr>
      </w:pPr>
      <w:r w:rsidRPr="003D0BD8">
        <w:rPr>
          <w:i/>
        </w:rPr>
        <w:t>Sensitivity analyses</w:t>
      </w:r>
    </w:p>
    <w:p w14:paraId="7CED2A39" w14:textId="541A0972" w:rsidR="00073C04" w:rsidRPr="003D0BD8" w:rsidRDefault="004A5480">
      <w:pPr>
        <w:pStyle w:val="FirstParagraph"/>
      </w:pPr>
      <w:r w:rsidRPr="003D0BD8">
        <w:t xml:space="preserve">We conducted a series of sensitivity </w:t>
      </w:r>
      <w:proofErr w:type="gramStart"/>
      <w:r w:rsidRPr="003D0BD8">
        <w:t>analyses .</w:t>
      </w:r>
      <w:proofErr w:type="gramEnd"/>
      <w:r w:rsidRPr="003D0BD8">
        <w:t xml:space="preserve"> Excluding waitlist control studies (see </w:t>
      </w:r>
      <w:r w:rsidR="00782902" w:rsidRPr="003D0BD8">
        <w:rPr>
          <w:rStyle w:val="Hyperlink"/>
        </w:rPr>
        <w:t>Figure S</w:t>
      </w:r>
      <w:hyperlink w:anchor="fig-plot-means-no-wl">
        <w:r w:rsidR="00782902" w:rsidRPr="003D0BD8">
          <w:rPr>
            <w:rStyle w:val="Hyperlink"/>
          </w:rPr>
          <w:t>3</w:t>
        </w:r>
      </w:hyperlink>
      <w:r w:rsidRPr="003D0BD8">
        <w:t xml:space="preserve">) and sub-clinical studies (see </w:t>
      </w:r>
      <w:r w:rsidR="00782902" w:rsidRPr="003D0BD8">
        <w:rPr>
          <w:rStyle w:val="Hyperlink"/>
        </w:rPr>
        <w:t>Figure S</w:t>
      </w:r>
      <w:hyperlink w:anchor="fig-plot-means-clin">
        <w:r w:rsidR="00782902" w:rsidRPr="003D0BD8">
          <w:rPr>
            <w:rStyle w:val="Hyperlink"/>
          </w:rPr>
          <w:t>4</w:t>
        </w:r>
      </w:hyperlink>
      <w:r w:rsidRPr="003D0BD8">
        <w:t xml:space="preserve">) yielded a pattern of results very similar to the overall analyses. Next, we examined the data including only those studies that used the CDRS (see </w:t>
      </w:r>
      <w:r w:rsidR="00782902" w:rsidRPr="003D0BD8">
        <w:rPr>
          <w:rStyle w:val="Hyperlink"/>
        </w:rPr>
        <w:t>Figure S</w:t>
      </w:r>
      <w:hyperlink w:anchor="fig-plot-means-cdrs">
        <w:r w:rsidR="00782902" w:rsidRPr="003D0BD8">
          <w:rPr>
            <w:rStyle w:val="Hyperlink"/>
          </w:rPr>
          <w:t>5</w:t>
        </w:r>
      </w:hyperlink>
      <w:r w:rsidRPr="003D0BD8">
        <w:t xml:space="preserve">) or the HAMD (see </w:t>
      </w:r>
      <w:r w:rsidR="00782902" w:rsidRPr="003D0BD8">
        <w:rPr>
          <w:rStyle w:val="Hyperlink"/>
        </w:rPr>
        <w:t>Figure S6</w:t>
      </w:r>
      <w:r w:rsidRPr="003D0BD8">
        <w:t>). Medication control and psychotherapy control conditions remained significantly different, though the small number of studies resulted in less precise estimates of the SMDs.</w:t>
      </w:r>
      <w:r w:rsidR="00E91719" w:rsidRPr="003D0BD8">
        <w:t xml:space="preserve"> R</w:t>
      </w:r>
      <w:r w:rsidR="00355D58" w:rsidRPr="003D0BD8">
        <w:t xml:space="preserve">estricting the analysis to studies with variance below 0.02 yielded a similar pattern of results, but with increased precision in SMD estimates across conditions (see </w:t>
      </w:r>
      <w:r w:rsidR="00355D58" w:rsidRPr="003D0BD8">
        <w:rPr>
          <w:i/>
        </w:rPr>
        <w:t>Figure S</w:t>
      </w:r>
      <w:r w:rsidR="00782902" w:rsidRPr="003D0BD8">
        <w:rPr>
          <w:i/>
        </w:rPr>
        <w:t>9</w:t>
      </w:r>
      <w:proofErr w:type="gramStart"/>
      <w:r w:rsidR="00355D58" w:rsidRPr="003D0BD8">
        <w:t>).</w:t>
      </w:r>
      <w:r w:rsidRPr="003D0BD8">
        <w:t>Finally</w:t>
      </w:r>
      <w:proofErr w:type="gramEnd"/>
      <w:r w:rsidRPr="003D0BD8">
        <w:t xml:space="preserve">, we showed that different values for the pre-post measure correlation had minimal effect on the estimated outcomes (see </w:t>
      </w:r>
      <w:r w:rsidRPr="003D0BD8">
        <w:rPr>
          <w:rStyle w:val="Hyperlink"/>
        </w:rPr>
        <w:t xml:space="preserve">Figure </w:t>
      </w:r>
      <w:r w:rsidR="00A7229A" w:rsidRPr="003D0BD8">
        <w:rPr>
          <w:rStyle w:val="Hyperlink"/>
        </w:rPr>
        <w:t>S</w:t>
      </w:r>
      <w:r w:rsidR="00782902" w:rsidRPr="003D0BD8">
        <w:rPr>
          <w:rStyle w:val="Hyperlink"/>
        </w:rPr>
        <w:t>10</w:t>
      </w:r>
      <w:r w:rsidRPr="003D0BD8">
        <w:t>).</w:t>
      </w:r>
    </w:p>
    <w:p w14:paraId="7CED2A3A" w14:textId="647BFD97" w:rsidR="00073C04" w:rsidRPr="003D0BD8" w:rsidRDefault="004A5480" w:rsidP="008E1F22">
      <w:pPr>
        <w:pStyle w:val="Heading5"/>
        <w:ind w:firstLine="720"/>
        <w:rPr>
          <w:i/>
        </w:rPr>
      </w:pPr>
      <w:bookmarkStart w:id="31" w:name="addressing-regression-to-the-mean"/>
      <w:bookmarkEnd w:id="30"/>
      <w:r w:rsidRPr="003D0BD8">
        <w:rPr>
          <w:i/>
        </w:rPr>
        <w:t xml:space="preserve">Regression to the </w:t>
      </w:r>
      <w:r w:rsidR="00E46BD5" w:rsidRPr="003D0BD8">
        <w:rPr>
          <w:i/>
        </w:rPr>
        <w:t>m</w:t>
      </w:r>
      <w:r w:rsidRPr="003D0BD8">
        <w:rPr>
          <w:i/>
        </w:rPr>
        <w:t>ean</w:t>
      </w:r>
    </w:p>
    <w:p w14:paraId="7CED2A3B" w14:textId="10A8FB12" w:rsidR="00073C04" w:rsidRPr="003D0BD8" w:rsidRDefault="004A5480">
      <w:pPr>
        <w:pStyle w:val="FirstParagraph"/>
      </w:pPr>
      <w:r w:rsidRPr="003D0BD8">
        <w:t>We addressed potential regression to the mean by including the baseline score for each depression scale in the linear regression model as per equation 3 in</w:t>
      </w:r>
      <w:r w:rsidR="00D26719" w:rsidRPr="003D0BD8">
        <w:t xml:space="preserve"> Barnett</w:t>
      </w:r>
      <w:r w:rsidRPr="003D0BD8">
        <w:t xml:space="preserve"> </w:t>
      </w:r>
      <w:r w:rsidR="003B2294" w:rsidRPr="003D0BD8">
        <w:fldChar w:fldCharType="begin"/>
      </w:r>
      <w:r w:rsidR="00737191" w:rsidRPr="003D0BD8">
        <w:instrText xml:space="preserve"> ADDIN ZOTERO_ITEM CSL_CITATION {"citationID":"CjWlVfNE","properties":{"formattedCitation":"[27]","plainCitation":"[27]","noteIndex":0},"citationItems":[{"id":38,"uris":["http://zotero.org/users/14944207/items/98ZUGSU8"],"itemData":{"id":38,"type":"article-journal","container-title":"International Journal of Epidemiology","DOI":"10.1093/ije/dyh299","ISSN":"1464-3685","issue":"1","page":"215–220","title":"Regression to the Mean: What It Is and How to Deal with It","title-short":"Regression to the Mean","volume":"34","author":[{"family":"Barnett","given":"A. G"}],"accessed":{"date-parts":[["2024",5,17]]},"issued":{"date-parts":[["2004",8]]}}}],"schema":"https://github.com/citation-style-language/schema/raw/master/csl-citation.json"} </w:instrText>
      </w:r>
      <w:r w:rsidR="003B2294" w:rsidRPr="003D0BD8">
        <w:fldChar w:fldCharType="separate"/>
      </w:r>
      <w:r w:rsidR="00737191" w:rsidRPr="003D0BD8">
        <w:rPr>
          <w:rFonts w:cs="Calibri"/>
        </w:rPr>
        <w:t>[27]</w:t>
      </w:r>
      <w:r w:rsidR="003B2294" w:rsidRPr="003D0BD8">
        <w:fldChar w:fldCharType="end"/>
      </w:r>
      <w:r w:rsidRPr="003D0BD8">
        <w:t xml:space="preserve"> (see </w:t>
      </w:r>
      <w:r w:rsidR="00782902" w:rsidRPr="003D0BD8">
        <w:rPr>
          <w:i/>
        </w:rPr>
        <w:t>Table S</w:t>
      </w:r>
      <w:r w:rsidR="00180CFD" w:rsidRPr="003D0BD8">
        <w:rPr>
          <w:i/>
        </w:rPr>
        <w:t>7</w:t>
      </w:r>
      <w:r w:rsidR="00CA151F" w:rsidRPr="003D0BD8">
        <w:rPr>
          <w:i/>
        </w:rPr>
        <w:t>, S</w:t>
      </w:r>
      <w:r w:rsidR="00180CFD" w:rsidRPr="003D0BD8">
        <w:rPr>
          <w:i/>
        </w:rPr>
        <w:t>8</w:t>
      </w:r>
      <w:r w:rsidRPr="003D0BD8">
        <w:t>). The difference between the medication control and psychotherapy control arms remained significant.</w:t>
      </w:r>
    </w:p>
    <w:p w14:paraId="7CED2A3C" w14:textId="77777777" w:rsidR="00073C04" w:rsidRPr="003D0BD8" w:rsidRDefault="004A5480" w:rsidP="008E1F22">
      <w:pPr>
        <w:pStyle w:val="Heading3"/>
        <w:ind w:firstLine="720"/>
        <w:rPr>
          <w:b w:val="0"/>
          <w:i w:val="0"/>
        </w:rPr>
      </w:pPr>
      <w:bookmarkStart w:id="32" w:name="number-of-trial-sites"/>
      <w:bookmarkEnd w:id="28"/>
      <w:bookmarkEnd w:id="31"/>
      <w:r w:rsidRPr="003D0BD8">
        <w:rPr>
          <w:b w:val="0"/>
          <w:i w:val="0"/>
        </w:rPr>
        <w:t>Number of trial sites</w:t>
      </w:r>
    </w:p>
    <w:p w14:paraId="7CED2A3D" w14:textId="475986B5" w:rsidR="00073C04" w:rsidRPr="003D0BD8" w:rsidRDefault="004A5480">
      <w:pPr>
        <w:pStyle w:val="FirstParagraph"/>
      </w:pPr>
      <w:r w:rsidRPr="003D0BD8">
        <w:t>Average number of trial sites was significantly higher in medication trials (</w:t>
      </w:r>
      <w:r w:rsidRPr="003D0BD8">
        <w:rPr>
          <w:i/>
          <w:iCs/>
        </w:rPr>
        <w:t>M</w:t>
      </w:r>
      <w:r w:rsidRPr="003D0BD8">
        <w:t xml:space="preserve"> = 35.96, </w:t>
      </w:r>
      <w:r w:rsidRPr="003D0BD8">
        <w:rPr>
          <w:i/>
          <w:iCs/>
        </w:rPr>
        <w:t>SD</w:t>
      </w:r>
      <w:r w:rsidRPr="003D0BD8">
        <w:t xml:space="preserve"> =25.16) compared to psychotherapy studies (</w:t>
      </w:r>
      <w:r w:rsidRPr="003D0BD8">
        <w:rPr>
          <w:i/>
          <w:iCs/>
        </w:rPr>
        <w:t>M</w:t>
      </w:r>
      <w:r w:rsidRPr="003D0BD8">
        <w:t xml:space="preserve"> =3.0</w:t>
      </w:r>
      <w:r w:rsidR="007515FD" w:rsidRPr="003D0BD8">
        <w:t>4</w:t>
      </w:r>
      <w:r w:rsidRPr="003D0BD8">
        <w:t xml:space="preserve">, </w:t>
      </w:r>
      <w:r w:rsidRPr="003D0BD8">
        <w:rPr>
          <w:i/>
          <w:iCs/>
        </w:rPr>
        <w:t>SD</w:t>
      </w:r>
      <w:r w:rsidRPr="003D0BD8">
        <w:t xml:space="preserve"> =3.1</w:t>
      </w:r>
      <w:r w:rsidR="007515FD" w:rsidRPr="003D0BD8">
        <w:t>3</w:t>
      </w:r>
      <w:r w:rsidRPr="003D0BD8">
        <w:t>)</w:t>
      </w:r>
      <w:r w:rsidR="00651475" w:rsidRPr="003D0BD8">
        <w:t xml:space="preserve"> </w:t>
      </w:r>
      <w:r w:rsidRPr="003D0BD8">
        <w:t>(</w:t>
      </w:r>
      <w:r w:rsidRPr="003D0BD8">
        <w:rPr>
          <w:i/>
          <w:iCs/>
        </w:rPr>
        <w:t>t</w:t>
      </w:r>
      <w:r w:rsidRPr="003D0BD8">
        <w:t xml:space="preserve"> (27.5</w:t>
      </w:r>
      <w:r w:rsidR="007515FD" w:rsidRPr="003D0BD8">
        <w:t>1</w:t>
      </w:r>
      <w:r w:rsidRPr="003D0BD8">
        <w:t xml:space="preserve">) = 6.89, </w:t>
      </w:r>
      <w:r w:rsidRPr="003D0BD8">
        <w:rPr>
          <w:i/>
          <w:iCs/>
        </w:rPr>
        <w:t>p</w:t>
      </w:r>
      <w:r w:rsidRPr="003D0BD8">
        <w:t xml:space="preserve"> =&lt; 0.001). Of those studies with data available, 26 of 28 (93%) medication trials were multisite, compared to 24 of 45 (54%) psychotherapy studies.</w:t>
      </w:r>
    </w:p>
    <w:p w14:paraId="38EB6ABA" w14:textId="2A510758" w:rsidR="00A7229A" w:rsidRPr="003D0BD8" w:rsidRDefault="004A5480" w:rsidP="00A7229A">
      <w:pPr>
        <w:pStyle w:val="Heading2"/>
      </w:pPr>
      <w:bookmarkStart w:id="33" w:name="X7e0ba1614d23f5ad0c470cc9ac78dc7141eab76"/>
      <w:bookmarkEnd w:id="27"/>
      <w:bookmarkEnd w:id="32"/>
      <w:r w:rsidRPr="003D0BD8">
        <w:lastRenderedPageBreak/>
        <w:t>Comparing the nature and intensity of control conditions in psychotherapy trials</w:t>
      </w:r>
    </w:p>
    <w:tbl>
      <w:tblPr>
        <w:tblStyle w:val="Table"/>
        <w:tblW w:w="5000" w:type="pct"/>
        <w:tblLayout w:type="fixed"/>
        <w:tblLook w:val="0000" w:firstRow="0" w:lastRow="0" w:firstColumn="0" w:lastColumn="0" w:noHBand="0" w:noVBand="0"/>
      </w:tblPr>
      <w:tblGrid>
        <w:gridCol w:w="9360"/>
      </w:tblGrid>
      <w:tr w:rsidR="00073C04" w:rsidRPr="003D0BD8" w14:paraId="7CED2AAB" w14:textId="77777777">
        <w:tc>
          <w:tcPr>
            <w:tcW w:w="7920" w:type="dxa"/>
          </w:tcPr>
          <w:p w14:paraId="7CED2A3F" w14:textId="6EFEF6F2" w:rsidR="00073C04" w:rsidRPr="003D0BD8" w:rsidRDefault="004A5480" w:rsidP="00A7229A">
            <w:pPr>
              <w:rPr>
                <w:rFonts w:asciiTheme="majorHAnsi" w:hAnsiTheme="majorHAnsi" w:cstheme="majorHAnsi"/>
                <w:i/>
              </w:rPr>
            </w:pPr>
            <w:bookmarkStart w:id="34" w:name="tbl-intensity-of-int"/>
            <w:r w:rsidRPr="003D0BD8">
              <w:rPr>
                <w:rFonts w:asciiTheme="majorHAnsi" w:hAnsiTheme="majorHAnsi" w:cstheme="majorHAnsi"/>
                <w:i/>
              </w:rPr>
              <w:t>Table </w:t>
            </w:r>
            <w:r w:rsidR="00B33B0E" w:rsidRPr="003D0BD8">
              <w:rPr>
                <w:rFonts w:asciiTheme="majorHAnsi" w:hAnsiTheme="majorHAnsi" w:cstheme="majorHAnsi"/>
                <w:i/>
              </w:rPr>
              <w:t>2</w:t>
            </w:r>
            <w:r w:rsidRPr="003D0BD8">
              <w:rPr>
                <w:rFonts w:asciiTheme="majorHAnsi" w:hAnsiTheme="majorHAnsi" w:cstheme="majorHAnsi"/>
                <w:i/>
              </w:rPr>
              <w:t>:</w:t>
            </w:r>
            <w:r w:rsidR="00A7229A" w:rsidRPr="003D0BD8">
              <w:rPr>
                <w:rFonts w:asciiTheme="majorHAnsi" w:hAnsiTheme="majorHAnsi" w:cstheme="majorHAnsi"/>
                <w:i/>
              </w:rPr>
              <w:t xml:space="preserve"> Comparing the intensity of active and control arms in psychotherapy studies</w:t>
            </w:r>
          </w:p>
          <w:tbl>
            <w:tblPr>
              <w:tblW w:w="9245" w:type="dxa"/>
              <w:tblLayout w:type="fixed"/>
              <w:tblLook w:val="0420" w:firstRow="1" w:lastRow="0" w:firstColumn="0" w:lastColumn="0" w:noHBand="0" w:noVBand="1"/>
            </w:tblPr>
            <w:tblGrid>
              <w:gridCol w:w="1449"/>
              <w:gridCol w:w="845"/>
              <w:gridCol w:w="730"/>
              <w:gridCol w:w="989"/>
              <w:gridCol w:w="991"/>
              <w:gridCol w:w="850"/>
              <w:gridCol w:w="849"/>
              <w:gridCol w:w="704"/>
              <w:gridCol w:w="836"/>
              <w:gridCol w:w="1002"/>
            </w:tblGrid>
            <w:tr w:rsidR="00073C04" w:rsidRPr="003D0BD8" w14:paraId="7CED2A4A" w14:textId="77777777" w:rsidTr="00D54284">
              <w:trPr>
                <w:trHeight w:val="366"/>
                <w:tblHeader/>
              </w:trPr>
              <w:tc>
                <w:tcPr>
                  <w:tcW w:w="1455"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Group</w:t>
                  </w:r>
                </w:p>
              </w:tc>
              <w:tc>
                <w:tcPr>
                  <w:tcW w:w="850"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1" w14:textId="05E92F20" w:rsidR="00073C04" w:rsidRPr="003D0BD8" w:rsidRDefault="00453C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K</w:t>
                  </w:r>
                </w:p>
              </w:tc>
              <w:tc>
                <w:tcPr>
                  <w:tcW w:w="709"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2"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Mean</w:t>
                  </w:r>
                </w:p>
              </w:tc>
              <w:tc>
                <w:tcPr>
                  <w:tcW w:w="992"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3"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SD</w:t>
                  </w:r>
                </w:p>
              </w:tc>
              <w:tc>
                <w:tcPr>
                  <w:tcW w:w="992"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4"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Cohen's d</w:t>
                  </w:r>
                </w:p>
              </w:tc>
              <w:tc>
                <w:tcPr>
                  <w:tcW w:w="851"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5"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Upper CI</w:t>
                  </w:r>
                </w:p>
              </w:tc>
              <w:tc>
                <w:tcPr>
                  <w:tcW w:w="850"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6"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Lower CI</w:t>
                  </w:r>
                </w:p>
              </w:tc>
              <w:tc>
                <w:tcPr>
                  <w:tcW w:w="705"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7"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t</w:t>
                  </w:r>
                </w:p>
              </w:tc>
              <w:tc>
                <w:tcPr>
                  <w:tcW w:w="836"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8"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b/>
                      <w:color w:val="000000"/>
                    </w:rPr>
                    <w:t>df</w:t>
                  </w:r>
                </w:p>
              </w:tc>
              <w:tc>
                <w:tcPr>
                  <w:tcW w:w="1005" w:type="dxa"/>
                  <w:tcBorders>
                    <w:top w:val="none" w:sz="0" w:space="0" w:color="000000"/>
                    <w:left w:val="none" w:sz="0" w:space="0" w:color="000000"/>
                    <w:bottom w:val="single" w:sz="8" w:space="0" w:color="000000"/>
                    <w:right w:val="none" w:sz="0" w:space="0" w:color="000000"/>
                  </w:tcBorders>
                  <w:shd w:val="clear" w:color="auto" w:fill="F2F2F2"/>
                  <w:tcMar>
                    <w:top w:w="0" w:type="dxa"/>
                    <w:left w:w="0" w:type="dxa"/>
                    <w:bottom w:w="0" w:type="dxa"/>
                    <w:right w:w="0" w:type="dxa"/>
                  </w:tcMar>
                  <w:vAlign w:val="center"/>
                </w:tcPr>
                <w:p w14:paraId="7CED2A49"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p-value</w:t>
                  </w:r>
                </w:p>
              </w:tc>
            </w:tr>
            <w:tr w:rsidR="00073C04" w:rsidRPr="003D0BD8" w14:paraId="7CED2A4C" w14:textId="77777777" w:rsidTr="00D54284">
              <w:trPr>
                <w:trHeight w:val="366"/>
              </w:trPr>
              <w:tc>
                <w:tcPr>
                  <w:tcW w:w="9245" w:type="dxa"/>
                  <w:gridSpan w:val="10"/>
                  <w:tcBorders>
                    <w:top w:val="single" w:sz="8" w:space="0" w:color="000000"/>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4B"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Number of sessions</w:t>
                  </w:r>
                </w:p>
              </w:tc>
            </w:tr>
            <w:tr w:rsidR="00073C04" w:rsidRPr="003D0BD8" w14:paraId="7CED2A57" w14:textId="77777777" w:rsidTr="00D54284">
              <w:trPr>
                <w:trHeight w:val="366"/>
              </w:trPr>
              <w:tc>
                <w:tcPr>
                  <w:tcW w:w="1455"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4D"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Active</w:t>
                  </w:r>
                </w:p>
              </w:tc>
              <w:tc>
                <w:tcPr>
                  <w:tcW w:w="850"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A4E" w14:textId="5A8AA739"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w:t>
                  </w:r>
                  <w:r w:rsidR="00EF1B81" w:rsidRPr="003D0BD8">
                    <w:rPr>
                      <w:rFonts w:ascii="Calibri" w:eastAsia="Calibri" w:hAnsi="Calibri" w:cs="Calibri"/>
                      <w:color w:val="000000"/>
                    </w:rPr>
                    <w:t>8</w:t>
                  </w:r>
                </w:p>
              </w:tc>
              <w:tc>
                <w:tcPr>
                  <w:tcW w:w="709"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4F" w14:textId="0E4711BF"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w:t>
                  </w:r>
                  <w:r w:rsidR="00EF1B81" w:rsidRPr="003D0BD8">
                    <w:rPr>
                      <w:rFonts w:ascii="Calibri" w:eastAsia="Calibri" w:hAnsi="Calibri" w:cs="Calibri"/>
                      <w:color w:val="000000"/>
                    </w:rPr>
                    <w:t>2</w:t>
                  </w:r>
                  <w:r w:rsidRPr="003D0BD8">
                    <w:rPr>
                      <w:rFonts w:ascii="Calibri" w:eastAsia="Calibri" w:hAnsi="Calibri" w:cs="Calibri"/>
                      <w:color w:val="000000"/>
                    </w:rPr>
                    <w:t>.</w:t>
                  </w:r>
                  <w:r w:rsidR="00EF1B81" w:rsidRPr="003D0BD8">
                    <w:rPr>
                      <w:rFonts w:ascii="Calibri" w:eastAsia="Calibri" w:hAnsi="Calibri" w:cs="Calibri"/>
                      <w:color w:val="000000"/>
                    </w:rPr>
                    <w:t>94</w:t>
                  </w:r>
                </w:p>
              </w:tc>
              <w:tc>
                <w:tcPr>
                  <w:tcW w:w="99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A50" w14:textId="5A3BAD89"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1.</w:t>
                  </w:r>
                  <w:r w:rsidR="00EF1B81" w:rsidRPr="003D0BD8">
                    <w:rPr>
                      <w:rFonts w:ascii="Calibri" w:eastAsia="Calibri" w:hAnsi="Calibri" w:cs="Calibri"/>
                      <w:color w:val="000000"/>
                    </w:rPr>
                    <w:t>02</w:t>
                  </w:r>
                </w:p>
              </w:tc>
              <w:tc>
                <w:tcPr>
                  <w:tcW w:w="992" w:type="dxa"/>
                  <w:tcBorders>
                    <w:top w:val="none" w:sz="0" w:space="0" w:color="000000"/>
                    <w:left w:val="single" w:sz="8" w:space="0" w:color="D3D3D3"/>
                    <w:bottom w:val="none" w:sz="0" w:space="0" w:color="000000"/>
                    <w:right w:val="none" w:sz="0" w:space="0" w:color="000000"/>
                  </w:tcBorders>
                  <w:shd w:val="clear" w:color="auto" w:fill="FFFFFF"/>
                  <w:tcMar>
                    <w:top w:w="0" w:type="dxa"/>
                    <w:left w:w="0" w:type="dxa"/>
                    <w:bottom w:w="0" w:type="dxa"/>
                    <w:right w:w="0" w:type="dxa"/>
                  </w:tcMar>
                  <w:vAlign w:val="center"/>
                </w:tcPr>
                <w:p w14:paraId="7CED2A51" w14:textId="3B16B6A0"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7</w:t>
                  </w:r>
                  <w:r w:rsidR="00EF1B81" w:rsidRPr="003D0BD8">
                    <w:rPr>
                      <w:rFonts w:ascii="Calibri" w:eastAsia="Calibri" w:hAnsi="Calibri" w:cs="Calibri"/>
                      <w:color w:val="000000"/>
                    </w:rPr>
                    <w:t>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52"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36</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53" w14:textId="59845266"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w:t>
                  </w:r>
                  <w:r w:rsidR="00EF1B81" w:rsidRPr="003D0BD8">
                    <w:rPr>
                      <w:rFonts w:ascii="Calibri" w:eastAsia="Calibri" w:hAnsi="Calibri" w:cs="Calibri"/>
                      <w:color w:val="000000"/>
                    </w:rPr>
                    <w:t>17</w:t>
                  </w: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54" w14:textId="238CF3B8"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w:t>
                  </w:r>
                  <w:r w:rsidR="00EF1B81" w:rsidRPr="003D0BD8">
                    <w:rPr>
                      <w:rFonts w:ascii="Calibri" w:eastAsia="Calibri" w:hAnsi="Calibri" w:cs="Calibri"/>
                      <w:color w:val="000000"/>
                    </w:rPr>
                    <w:t>4</w:t>
                  </w:r>
                </w:p>
              </w:tc>
              <w:tc>
                <w:tcPr>
                  <w:tcW w:w="8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55" w14:textId="64E558C3" w:rsidR="00073C04" w:rsidRPr="003D0BD8" w:rsidRDefault="00EF1B81">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06.38</w:t>
                  </w:r>
                </w:p>
              </w:tc>
              <w:tc>
                <w:tcPr>
                  <w:tcW w:w="1005" w:type="dxa"/>
                  <w:tcBorders>
                    <w:top w:val="none" w:sz="0" w:space="0" w:color="000000"/>
                    <w:left w:val="none" w:sz="0" w:space="0" w:color="000000"/>
                    <w:bottom w:val="none" w:sz="0" w:space="0" w:color="000000"/>
                    <w:right w:val="single" w:sz="8" w:space="0" w:color="D3D3D3"/>
                  </w:tcBorders>
                  <w:shd w:val="clear" w:color="auto" w:fill="FFFFFF"/>
                  <w:tcMar>
                    <w:top w:w="0" w:type="dxa"/>
                    <w:left w:w="0" w:type="dxa"/>
                    <w:bottom w:w="0" w:type="dxa"/>
                    <w:right w:w="0" w:type="dxa"/>
                  </w:tcMar>
                  <w:vAlign w:val="center"/>
                </w:tcPr>
                <w:p w14:paraId="7CED2A56"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lt; 0.001</w:t>
                  </w:r>
                </w:p>
              </w:tc>
            </w:tr>
            <w:tr w:rsidR="00073C04" w:rsidRPr="003D0BD8" w14:paraId="7CED2A62" w14:textId="77777777" w:rsidTr="00D54284">
              <w:trPr>
                <w:trHeight w:val="366"/>
              </w:trPr>
              <w:tc>
                <w:tcPr>
                  <w:tcW w:w="1455"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58"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Control</w:t>
                  </w:r>
                </w:p>
              </w:tc>
              <w:tc>
                <w:tcPr>
                  <w:tcW w:w="850"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A59" w14:textId="05E90B90" w:rsidR="00073C04" w:rsidRPr="003D0BD8" w:rsidRDefault="00EF1B81">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1</w:t>
                  </w:r>
                </w:p>
              </w:tc>
              <w:tc>
                <w:tcPr>
                  <w:tcW w:w="709"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5A" w14:textId="10C144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w:t>
                  </w:r>
                  <w:r w:rsidR="00EF1B81" w:rsidRPr="003D0BD8">
                    <w:rPr>
                      <w:rFonts w:ascii="Calibri" w:eastAsia="Calibri" w:hAnsi="Calibri" w:cs="Calibri"/>
                      <w:color w:val="000000"/>
                    </w:rPr>
                    <w:t>71</w:t>
                  </w:r>
                </w:p>
              </w:tc>
              <w:tc>
                <w:tcPr>
                  <w:tcW w:w="99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A5B" w14:textId="657AA1A0"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1</w:t>
                  </w:r>
                  <w:r w:rsidR="00EF1B81" w:rsidRPr="003D0BD8">
                    <w:rPr>
                      <w:rFonts w:ascii="Calibri" w:eastAsia="Calibri" w:hAnsi="Calibri" w:cs="Calibri"/>
                      <w:color w:val="000000"/>
                    </w:rPr>
                    <w:t>0</w:t>
                  </w:r>
                </w:p>
              </w:tc>
              <w:tc>
                <w:tcPr>
                  <w:tcW w:w="992" w:type="dxa"/>
                  <w:tcBorders>
                    <w:top w:val="none" w:sz="0" w:space="0" w:color="000000"/>
                    <w:left w:val="single" w:sz="8" w:space="0" w:color="D3D3D3"/>
                    <w:bottom w:val="none" w:sz="0" w:space="0" w:color="000000"/>
                    <w:right w:val="none" w:sz="0" w:space="0" w:color="000000"/>
                  </w:tcBorders>
                  <w:shd w:val="clear" w:color="auto" w:fill="FFFFFF"/>
                  <w:tcMar>
                    <w:top w:w="0" w:type="dxa"/>
                    <w:left w:w="0" w:type="dxa"/>
                    <w:bottom w:w="0" w:type="dxa"/>
                    <w:right w:w="0" w:type="dxa"/>
                  </w:tcMar>
                  <w:vAlign w:val="center"/>
                </w:tcPr>
                <w:p w14:paraId="7CED2A5C"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5D"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5E"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5F"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60"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5" w:type="dxa"/>
                  <w:tcBorders>
                    <w:top w:val="none" w:sz="0" w:space="0" w:color="000000"/>
                    <w:left w:val="none" w:sz="0" w:space="0" w:color="000000"/>
                    <w:bottom w:val="none" w:sz="0" w:space="0" w:color="000000"/>
                    <w:right w:val="single" w:sz="8" w:space="0" w:color="D3D3D3"/>
                  </w:tcBorders>
                  <w:shd w:val="clear" w:color="auto" w:fill="FFFFFF"/>
                  <w:tcMar>
                    <w:top w:w="0" w:type="dxa"/>
                    <w:left w:w="0" w:type="dxa"/>
                    <w:bottom w:w="0" w:type="dxa"/>
                    <w:right w:w="0" w:type="dxa"/>
                  </w:tcMar>
                  <w:vAlign w:val="center"/>
                </w:tcPr>
                <w:p w14:paraId="7CED2A61"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pPr>
                </w:p>
              </w:tc>
            </w:tr>
            <w:tr w:rsidR="00073C04" w:rsidRPr="003D0BD8" w14:paraId="7CED2A64" w14:textId="77777777" w:rsidTr="00D54284">
              <w:trPr>
                <w:trHeight w:val="380"/>
              </w:trPr>
              <w:tc>
                <w:tcPr>
                  <w:tcW w:w="9245" w:type="dxa"/>
                  <w:gridSpan w:val="10"/>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63"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Intensity (sessions per week)</w:t>
                  </w:r>
                </w:p>
              </w:tc>
            </w:tr>
            <w:tr w:rsidR="00073C04" w:rsidRPr="003D0BD8" w14:paraId="7CED2A6F" w14:textId="77777777" w:rsidTr="00D54284">
              <w:trPr>
                <w:trHeight w:val="366"/>
              </w:trPr>
              <w:tc>
                <w:tcPr>
                  <w:tcW w:w="1455"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65"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Active</w:t>
                  </w:r>
                </w:p>
              </w:tc>
              <w:tc>
                <w:tcPr>
                  <w:tcW w:w="850"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A66" w14:textId="009A5007" w:rsidR="00073C04" w:rsidRPr="003D0BD8" w:rsidRDefault="00EF1B81">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2</w:t>
                  </w:r>
                </w:p>
              </w:tc>
              <w:tc>
                <w:tcPr>
                  <w:tcW w:w="709"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67" w14:textId="414A31CB"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w:t>
                  </w:r>
                  <w:r w:rsidR="00EF1B81" w:rsidRPr="003D0BD8">
                    <w:rPr>
                      <w:rFonts w:ascii="Calibri" w:eastAsia="Calibri" w:hAnsi="Calibri" w:cs="Calibri"/>
                      <w:color w:val="000000"/>
                    </w:rPr>
                    <w:t>28</w:t>
                  </w:r>
                </w:p>
              </w:tc>
              <w:tc>
                <w:tcPr>
                  <w:tcW w:w="99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A68" w14:textId="1B49EFE4"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7</w:t>
                  </w:r>
                  <w:r w:rsidR="00EF1B81" w:rsidRPr="003D0BD8">
                    <w:rPr>
                      <w:rFonts w:ascii="Calibri" w:eastAsia="Calibri" w:hAnsi="Calibri" w:cs="Calibri"/>
                      <w:color w:val="000000"/>
                    </w:rPr>
                    <w:t>1</w:t>
                  </w:r>
                </w:p>
              </w:tc>
              <w:tc>
                <w:tcPr>
                  <w:tcW w:w="992" w:type="dxa"/>
                  <w:tcBorders>
                    <w:top w:val="none" w:sz="0" w:space="0" w:color="000000"/>
                    <w:left w:val="single" w:sz="8" w:space="0" w:color="D3D3D3"/>
                    <w:bottom w:val="none" w:sz="0" w:space="0" w:color="000000"/>
                    <w:right w:val="none" w:sz="0" w:space="0" w:color="000000"/>
                  </w:tcBorders>
                  <w:shd w:val="clear" w:color="auto" w:fill="FFFFFF"/>
                  <w:tcMar>
                    <w:top w:w="0" w:type="dxa"/>
                    <w:left w:w="0" w:type="dxa"/>
                    <w:bottom w:w="0" w:type="dxa"/>
                    <w:right w:w="0" w:type="dxa"/>
                  </w:tcMar>
                  <w:vAlign w:val="center"/>
                </w:tcPr>
                <w:p w14:paraId="7CED2A69" w14:textId="1AF3A98C"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0</w:t>
                  </w:r>
                  <w:r w:rsidR="00EF1B81" w:rsidRPr="003D0BD8">
                    <w:rPr>
                      <w:rFonts w:ascii="Calibri" w:eastAsia="Calibri" w:hAnsi="Calibri" w:cs="Calibri"/>
                      <w:color w:val="000000"/>
                    </w:rPr>
                    <w:t>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6A" w14:textId="50F13B5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w:t>
                  </w:r>
                  <w:r w:rsidR="00EF1B81" w:rsidRPr="003D0BD8">
                    <w:rPr>
                      <w:rFonts w:ascii="Calibri" w:eastAsia="Calibri" w:hAnsi="Calibri" w:cs="Calibri"/>
                      <w:color w:val="000000"/>
                    </w:rPr>
                    <w:t>58</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6B" w14:textId="57AD9A11"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w:t>
                  </w:r>
                  <w:r w:rsidR="00EF1B81" w:rsidRPr="003D0BD8">
                    <w:rPr>
                      <w:rFonts w:ascii="Calibri" w:eastAsia="Calibri" w:hAnsi="Calibri" w:cs="Calibri"/>
                      <w:color w:val="000000"/>
                    </w:rPr>
                    <w:t>46</w:t>
                  </w: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6C" w14:textId="2576D80F"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9</w:t>
                  </w:r>
                  <w:r w:rsidR="00EF1B81" w:rsidRPr="003D0BD8">
                    <w:rPr>
                      <w:rFonts w:ascii="Calibri" w:eastAsia="Calibri" w:hAnsi="Calibri" w:cs="Calibri"/>
                      <w:color w:val="000000"/>
                    </w:rPr>
                    <w:t>8</w:t>
                  </w:r>
                </w:p>
              </w:tc>
              <w:tc>
                <w:tcPr>
                  <w:tcW w:w="8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6D" w14:textId="5ACAC1D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7</w:t>
                  </w:r>
                  <w:r w:rsidR="00EF1B81" w:rsidRPr="003D0BD8">
                    <w:rPr>
                      <w:rFonts w:ascii="Calibri" w:eastAsia="Calibri" w:hAnsi="Calibri" w:cs="Calibri"/>
                      <w:color w:val="000000"/>
                    </w:rPr>
                    <w:t>9</w:t>
                  </w:r>
                  <w:r w:rsidRPr="003D0BD8">
                    <w:rPr>
                      <w:rFonts w:ascii="Calibri" w:eastAsia="Calibri" w:hAnsi="Calibri" w:cs="Calibri"/>
                      <w:color w:val="000000"/>
                    </w:rPr>
                    <w:t>.</w:t>
                  </w:r>
                  <w:r w:rsidR="00EF1B81" w:rsidRPr="003D0BD8">
                    <w:rPr>
                      <w:rFonts w:ascii="Calibri" w:eastAsia="Calibri" w:hAnsi="Calibri" w:cs="Calibri"/>
                      <w:color w:val="000000"/>
                    </w:rPr>
                    <w:t>37</w:t>
                  </w:r>
                </w:p>
              </w:tc>
              <w:tc>
                <w:tcPr>
                  <w:tcW w:w="1005" w:type="dxa"/>
                  <w:tcBorders>
                    <w:top w:val="none" w:sz="0" w:space="0" w:color="000000"/>
                    <w:left w:val="none" w:sz="0" w:space="0" w:color="000000"/>
                    <w:bottom w:val="none" w:sz="0" w:space="0" w:color="000000"/>
                    <w:right w:val="single" w:sz="8" w:space="0" w:color="D3D3D3"/>
                  </w:tcBorders>
                  <w:shd w:val="clear" w:color="auto" w:fill="FFFFFF"/>
                  <w:tcMar>
                    <w:top w:w="0" w:type="dxa"/>
                    <w:left w:w="0" w:type="dxa"/>
                    <w:bottom w:w="0" w:type="dxa"/>
                    <w:right w:w="0" w:type="dxa"/>
                  </w:tcMar>
                  <w:vAlign w:val="center"/>
                </w:tcPr>
                <w:p w14:paraId="7CED2A6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lt; 0.001</w:t>
                  </w:r>
                </w:p>
              </w:tc>
            </w:tr>
            <w:tr w:rsidR="00073C04" w:rsidRPr="003D0BD8" w14:paraId="7CED2A7A" w14:textId="77777777" w:rsidTr="00D54284">
              <w:trPr>
                <w:trHeight w:val="366"/>
              </w:trPr>
              <w:tc>
                <w:tcPr>
                  <w:tcW w:w="1455"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7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Control</w:t>
                  </w:r>
                </w:p>
              </w:tc>
              <w:tc>
                <w:tcPr>
                  <w:tcW w:w="850"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A71" w14:textId="0D8BFB19"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w:t>
                  </w:r>
                  <w:r w:rsidR="00EF1B81" w:rsidRPr="003D0BD8">
                    <w:rPr>
                      <w:rFonts w:ascii="Calibri" w:eastAsia="Calibri" w:hAnsi="Calibri" w:cs="Calibri"/>
                      <w:color w:val="000000"/>
                    </w:rPr>
                    <w:t>7</w:t>
                  </w:r>
                </w:p>
              </w:tc>
              <w:tc>
                <w:tcPr>
                  <w:tcW w:w="709"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72" w14:textId="2471F7C4"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5</w:t>
                  </w:r>
                  <w:r w:rsidR="00EF1B81" w:rsidRPr="003D0BD8">
                    <w:rPr>
                      <w:rFonts w:ascii="Calibri" w:eastAsia="Calibri" w:hAnsi="Calibri" w:cs="Calibri"/>
                      <w:color w:val="000000"/>
                    </w:rPr>
                    <w:t>8</w:t>
                  </w:r>
                </w:p>
              </w:tc>
              <w:tc>
                <w:tcPr>
                  <w:tcW w:w="99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A73" w14:textId="4416652E"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6</w:t>
                  </w:r>
                  <w:r w:rsidR="00EF1B81" w:rsidRPr="003D0BD8">
                    <w:rPr>
                      <w:rFonts w:ascii="Calibri" w:eastAsia="Calibri" w:hAnsi="Calibri" w:cs="Calibri"/>
                      <w:color w:val="000000"/>
                    </w:rPr>
                    <w:t>7</w:t>
                  </w:r>
                </w:p>
              </w:tc>
              <w:tc>
                <w:tcPr>
                  <w:tcW w:w="992" w:type="dxa"/>
                  <w:tcBorders>
                    <w:top w:val="none" w:sz="0" w:space="0" w:color="000000"/>
                    <w:left w:val="single" w:sz="8" w:space="0" w:color="D3D3D3"/>
                    <w:bottom w:val="none" w:sz="0" w:space="0" w:color="000000"/>
                    <w:right w:val="none" w:sz="0" w:space="0" w:color="000000"/>
                  </w:tcBorders>
                  <w:shd w:val="clear" w:color="auto" w:fill="FFFFFF"/>
                  <w:tcMar>
                    <w:top w:w="0" w:type="dxa"/>
                    <w:left w:w="0" w:type="dxa"/>
                    <w:bottom w:w="0" w:type="dxa"/>
                    <w:right w:w="0" w:type="dxa"/>
                  </w:tcMar>
                  <w:vAlign w:val="center"/>
                </w:tcPr>
                <w:p w14:paraId="7CED2A74"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75"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76"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77"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78"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5" w:type="dxa"/>
                  <w:tcBorders>
                    <w:top w:val="none" w:sz="0" w:space="0" w:color="000000"/>
                    <w:left w:val="none" w:sz="0" w:space="0" w:color="000000"/>
                    <w:bottom w:val="none" w:sz="0" w:space="0" w:color="000000"/>
                    <w:right w:val="single" w:sz="8" w:space="0" w:color="D3D3D3"/>
                  </w:tcBorders>
                  <w:shd w:val="clear" w:color="auto" w:fill="FFFFFF"/>
                  <w:tcMar>
                    <w:top w:w="0" w:type="dxa"/>
                    <w:left w:w="0" w:type="dxa"/>
                    <w:bottom w:w="0" w:type="dxa"/>
                    <w:right w:w="0" w:type="dxa"/>
                  </w:tcMar>
                  <w:vAlign w:val="center"/>
                </w:tcPr>
                <w:p w14:paraId="7CED2A79"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pPr>
                </w:p>
              </w:tc>
            </w:tr>
            <w:tr w:rsidR="00073C04" w:rsidRPr="003D0BD8" w14:paraId="7CED2A7C" w14:textId="77777777" w:rsidTr="00D54284">
              <w:trPr>
                <w:trHeight w:val="366"/>
              </w:trPr>
              <w:tc>
                <w:tcPr>
                  <w:tcW w:w="9245" w:type="dxa"/>
                  <w:gridSpan w:val="10"/>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7B"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Session length (mins)</w:t>
                  </w:r>
                </w:p>
              </w:tc>
            </w:tr>
            <w:tr w:rsidR="00073C04" w:rsidRPr="003D0BD8" w14:paraId="7CED2A87" w14:textId="77777777" w:rsidTr="00D54284">
              <w:trPr>
                <w:trHeight w:val="366"/>
              </w:trPr>
              <w:tc>
                <w:tcPr>
                  <w:tcW w:w="1455"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7D"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Active</w:t>
                  </w:r>
                </w:p>
              </w:tc>
              <w:tc>
                <w:tcPr>
                  <w:tcW w:w="850"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A7E" w14:textId="3B5D06BA"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w:t>
                  </w:r>
                  <w:r w:rsidR="00EF1B81" w:rsidRPr="003D0BD8">
                    <w:rPr>
                      <w:rFonts w:ascii="Calibri" w:eastAsia="Calibri" w:hAnsi="Calibri" w:cs="Calibri"/>
                      <w:color w:val="000000"/>
                    </w:rPr>
                    <w:t>7</w:t>
                  </w:r>
                </w:p>
              </w:tc>
              <w:tc>
                <w:tcPr>
                  <w:tcW w:w="709"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7F" w14:textId="5CB54352"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w:t>
                  </w:r>
                  <w:r w:rsidR="00EF1B81" w:rsidRPr="003D0BD8">
                    <w:rPr>
                      <w:rFonts w:ascii="Calibri" w:eastAsia="Calibri" w:hAnsi="Calibri" w:cs="Calibri"/>
                      <w:color w:val="000000"/>
                    </w:rPr>
                    <w:t>5</w:t>
                  </w:r>
                  <w:r w:rsidRPr="003D0BD8">
                    <w:rPr>
                      <w:rFonts w:ascii="Calibri" w:eastAsia="Calibri" w:hAnsi="Calibri" w:cs="Calibri"/>
                      <w:color w:val="000000"/>
                    </w:rPr>
                    <w:t>.</w:t>
                  </w:r>
                  <w:r w:rsidR="00EF1B81" w:rsidRPr="003D0BD8">
                    <w:rPr>
                      <w:rFonts w:ascii="Calibri" w:eastAsia="Calibri" w:hAnsi="Calibri" w:cs="Calibri"/>
                      <w:color w:val="000000"/>
                    </w:rPr>
                    <w:t>52</w:t>
                  </w:r>
                </w:p>
              </w:tc>
              <w:tc>
                <w:tcPr>
                  <w:tcW w:w="99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A80" w14:textId="0B5FFA9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1.</w:t>
                  </w:r>
                  <w:r w:rsidR="00EF1B81" w:rsidRPr="003D0BD8">
                    <w:rPr>
                      <w:rFonts w:ascii="Calibri" w:eastAsia="Calibri" w:hAnsi="Calibri" w:cs="Calibri"/>
                      <w:color w:val="000000"/>
                    </w:rPr>
                    <w:t>63</w:t>
                  </w:r>
                </w:p>
              </w:tc>
              <w:tc>
                <w:tcPr>
                  <w:tcW w:w="992" w:type="dxa"/>
                  <w:tcBorders>
                    <w:top w:val="none" w:sz="0" w:space="0" w:color="000000"/>
                    <w:left w:val="single" w:sz="8" w:space="0" w:color="D3D3D3"/>
                    <w:bottom w:val="none" w:sz="0" w:space="0" w:color="000000"/>
                    <w:right w:val="none" w:sz="0" w:space="0" w:color="000000"/>
                  </w:tcBorders>
                  <w:shd w:val="clear" w:color="auto" w:fill="FFFFFF"/>
                  <w:tcMar>
                    <w:top w:w="0" w:type="dxa"/>
                    <w:left w:w="0" w:type="dxa"/>
                    <w:bottom w:w="0" w:type="dxa"/>
                    <w:right w:w="0" w:type="dxa"/>
                  </w:tcMar>
                  <w:vAlign w:val="center"/>
                </w:tcPr>
                <w:p w14:paraId="7CED2A81" w14:textId="19C32BB2"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1</w:t>
                  </w:r>
                  <w:r w:rsidR="00EF1B81" w:rsidRPr="003D0BD8">
                    <w:rPr>
                      <w:rFonts w:ascii="Calibri" w:eastAsia="Calibri" w:hAnsi="Calibri" w:cs="Calibri"/>
                      <w:color w:val="000000"/>
                    </w:rPr>
                    <w:t>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82"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65</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83" w14:textId="35D2A2CE"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5</w:t>
                  </w:r>
                  <w:r w:rsidR="00EF1B81" w:rsidRPr="003D0BD8">
                    <w:rPr>
                      <w:rFonts w:ascii="Calibri" w:eastAsia="Calibri" w:hAnsi="Calibri" w:cs="Calibri"/>
                      <w:color w:val="000000"/>
                    </w:rPr>
                    <w:t>6</w:t>
                  </w: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84" w14:textId="642B8F25" w:rsidR="00073C04" w:rsidRPr="003D0BD8" w:rsidRDefault="00EF1B81">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w:t>
                  </w:r>
                  <w:r w:rsidR="004A5480" w:rsidRPr="003D0BD8">
                    <w:rPr>
                      <w:rFonts w:ascii="Calibri" w:eastAsia="Calibri" w:hAnsi="Calibri" w:cs="Calibri"/>
                      <w:color w:val="000000"/>
                    </w:rPr>
                    <w:t>.</w:t>
                  </w:r>
                  <w:r w:rsidRPr="003D0BD8">
                    <w:rPr>
                      <w:rFonts w:ascii="Calibri" w:eastAsia="Calibri" w:hAnsi="Calibri" w:cs="Calibri"/>
                      <w:color w:val="000000"/>
                    </w:rPr>
                    <w:t>07</w:t>
                  </w:r>
                </w:p>
              </w:tc>
              <w:tc>
                <w:tcPr>
                  <w:tcW w:w="8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85" w14:textId="3AF33AC3"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6</w:t>
                  </w:r>
                  <w:r w:rsidR="00EF1B81" w:rsidRPr="003D0BD8">
                    <w:rPr>
                      <w:rFonts w:ascii="Calibri" w:eastAsia="Calibri" w:hAnsi="Calibri" w:cs="Calibri"/>
                      <w:color w:val="000000"/>
                    </w:rPr>
                    <w:t>8</w:t>
                  </w:r>
                  <w:r w:rsidRPr="003D0BD8">
                    <w:rPr>
                      <w:rFonts w:ascii="Calibri" w:eastAsia="Calibri" w:hAnsi="Calibri" w:cs="Calibri"/>
                      <w:color w:val="000000"/>
                    </w:rPr>
                    <w:t>.</w:t>
                  </w:r>
                  <w:r w:rsidR="00EF1B81" w:rsidRPr="003D0BD8">
                    <w:rPr>
                      <w:rFonts w:ascii="Calibri" w:eastAsia="Calibri" w:hAnsi="Calibri" w:cs="Calibri"/>
                      <w:color w:val="000000"/>
                    </w:rPr>
                    <w:t>93</w:t>
                  </w:r>
                </w:p>
              </w:tc>
              <w:tc>
                <w:tcPr>
                  <w:tcW w:w="1005" w:type="dxa"/>
                  <w:tcBorders>
                    <w:top w:val="none" w:sz="0" w:space="0" w:color="000000"/>
                    <w:left w:val="none" w:sz="0" w:space="0" w:color="000000"/>
                    <w:bottom w:val="none" w:sz="0" w:space="0" w:color="000000"/>
                    <w:right w:val="single" w:sz="8" w:space="0" w:color="D3D3D3"/>
                  </w:tcBorders>
                  <w:shd w:val="clear" w:color="auto" w:fill="FFFFFF"/>
                  <w:tcMar>
                    <w:top w:w="0" w:type="dxa"/>
                    <w:left w:w="0" w:type="dxa"/>
                    <w:bottom w:w="0" w:type="dxa"/>
                    <w:right w:w="0" w:type="dxa"/>
                  </w:tcMar>
                  <w:vAlign w:val="center"/>
                </w:tcPr>
                <w:p w14:paraId="7CED2A86"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lt; 0.001</w:t>
                  </w:r>
                </w:p>
              </w:tc>
            </w:tr>
            <w:tr w:rsidR="00073C04" w:rsidRPr="003D0BD8" w14:paraId="7CED2A92" w14:textId="77777777" w:rsidTr="00D54284">
              <w:trPr>
                <w:trHeight w:val="380"/>
              </w:trPr>
              <w:tc>
                <w:tcPr>
                  <w:tcW w:w="1455"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88"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Control</w:t>
                  </w:r>
                </w:p>
              </w:tc>
              <w:tc>
                <w:tcPr>
                  <w:tcW w:w="850"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A89" w14:textId="38F0A2D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w:t>
                  </w:r>
                  <w:r w:rsidR="00EF1B81" w:rsidRPr="003D0BD8">
                    <w:rPr>
                      <w:rFonts w:ascii="Calibri" w:eastAsia="Calibri" w:hAnsi="Calibri" w:cs="Calibri"/>
                      <w:color w:val="000000"/>
                    </w:rPr>
                    <w:t>6</w:t>
                  </w:r>
                </w:p>
              </w:tc>
              <w:tc>
                <w:tcPr>
                  <w:tcW w:w="709"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8A" w14:textId="274FB788"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2</w:t>
                  </w:r>
                  <w:r w:rsidR="00EF1B81" w:rsidRPr="003D0BD8">
                    <w:rPr>
                      <w:rFonts w:ascii="Calibri" w:eastAsia="Calibri" w:hAnsi="Calibri" w:cs="Calibri"/>
                      <w:color w:val="000000"/>
                    </w:rPr>
                    <w:t>9</w:t>
                  </w:r>
                  <w:r w:rsidRPr="003D0BD8">
                    <w:rPr>
                      <w:rFonts w:ascii="Calibri" w:eastAsia="Calibri" w:hAnsi="Calibri" w:cs="Calibri"/>
                      <w:color w:val="000000"/>
                    </w:rPr>
                    <w:t>.</w:t>
                  </w:r>
                  <w:r w:rsidR="00EF1B81" w:rsidRPr="003D0BD8">
                    <w:rPr>
                      <w:rFonts w:ascii="Calibri" w:eastAsia="Calibri" w:hAnsi="Calibri" w:cs="Calibri"/>
                      <w:color w:val="000000"/>
                    </w:rPr>
                    <w:t>12</w:t>
                  </w:r>
                </w:p>
              </w:tc>
              <w:tc>
                <w:tcPr>
                  <w:tcW w:w="99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A8B" w14:textId="4779B50B"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5.</w:t>
                  </w:r>
                  <w:r w:rsidR="00EF1B81" w:rsidRPr="003D0BD8">
                    <w:rPr>
                      <w:rFonts w:ascii="Calibri" w:eastAsia="Calibri" w:hAnsi="Calibri" w:cs="Calibri"/>
                      <w:color w:val="000000"/>
                    </w:rPr>
                    <w:t>01</w:t>
                  </w:r>
                </w:p>
              </w:tc>
              <w:tc>
                <w:tcPr>
                  <w:tcW w:w="992" w:type="dxa"/>
                  <w:tcBorders>
                    <w:top w:val="none" w:sz="0" w:space="0" w:color="000000"/>
                    <w:left w:val="single" w:sz="8" w:space="0" w:color="D3D3D3"/>
                    <w:bottom w:val="none" w:sz="0" w:space="0" w:color="000000"/>
                    <w:right w:val="none" w:sz="0" w:space="0" w:color="000000"/>
                  </w:tcBorders>
                  <w:shd w:val="clear" w:color="auto" w:fill="FFFFFF"/>
                  <w:tcMar>
                    <w:top w:w="0" w:type="dxa"/>
                    <w:left w:w="0" w:type="dxa"/>
                    <w:bottom w:w="0" w:type="dxa"/>
                    <w:right w:w="0" w:type="dxa"/>
                  </w:tcMar>
                  <w:vAlign w:val="center"/>
                </w:tcPr>
                <w:p w14:paraId="7CED2A8C"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8D"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8E"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8F"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90"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5" w:type="dxa"/>
                  <w:tcBorders>
                    <w:top w:val="none" w:sz="0" w:space="0" w:color="000000"/>
                    <w:left w:val="none" w:sz="0" w:space="0" w:color="000000"/>
                    <w:bottom w:val="none" w:sz="0" w:space="0" w:color="000000"/>
                    <w:right w:val="single" w:sz="8" w:space="0" w:color="D3D3D3"/>
                  </w:tcBorders>
                  <w:shd w:val="clear" w:color="auto" w:fill="FFFFFF"/>
                  <w:tcMar>
                    <w:top w:w="0" w:type="dxa"/>
                    <w:left w:w="0" w:type="dxa"/>
                    <w:bottom w:w="0" w:type="dxa"/>
                    <w:right w:w="0" w:type="dxa"/>
                  </w:tcMar>
                  <w:vAlign w:val="center"/>
                </w:tcPr>
                <w:p w14:paraId="7CED2A91"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pPr>
                </w:p>
              </w:tc>
            </w:tr>
            <w:tr w:rsidR="00073C04" w:rsidRPr="003D0BD8" w14:paraId="7CED2A94" w14:textId="77777777" w:rsidTr="00D54284">
              <w:trPr>
                <w:trHeight w:val="366"/>
              </w:trPr>
              <w:tc>
                <w:tcPr>
                  <w:tcW w:w="9245" w:type="dxa"/>
                  <w:gridSpan w:val="10"/>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93"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b/>
                      <w:color w:val="000000"/>
                    </w:rPr>
                    <w:t>Total intervention hours</w:t>
                  </w:r>
                </w:p>
              </w:tc>
            </w:tr>
            <w:tr w:rsidR="00073C04" w:rsidRPr="003D0BD8" w14:paraId="7CED2A9F" w14:textId="77777777" w:rsidTr="00D54284">
              <w:trPr>
                <w:trHeight w:val="366"/>
              </w:trPr>
              <w:tc>
                <w:tcPr>
                  <w:tcW w:w="1455"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95"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Active</w:t>
                  </w:r>
                </w:p>
              </w:tc>
              <w:tc>
                <w:tcPr>
                  <w:tcW w:w="850"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A96" w14:textId="789CD079"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w:t>
                  </w:r>
                  <w:r w:rsidR="00EF1B81" w:rsidRPr="003D0BD8">
                    <w:rPr>
                      <w:rFonts w:ascii="Calibri" w:eastAsia="Calibri" w:hAnsi="Calibri" w:cs="Calibri"/>
                      <w:color w:val="000000"/>
                    </w:rPr>
                    <w:t>9</w:t>
                  </w:r>
                </w:p>
              </w:tc>
              <w:tc>
                <w:tcPr>
                  <w:tcW w:w="709"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97" w14:textId="328E07DA"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3.</w:t>
                  </w:r>
                  <w:r w:rsidR="00EF1B81" w:rsidRPr="003D0BD8">
                    <w:rPr>
                      <w:rFonts w:ascii="Calibri" w:eastAsia="Calibri" w:hAnsi="Calibri" w:cs="Calibri"/>
                      <w:color w:val="000000"/>
                    </w:rPr>
                    <w:t>80</w:t>
                  </w:r>
                </w:p>
              </w:tc>
              <w:tc>
                <w:tcPr>
                  <w:tcW w:w="99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A98" w14:textId="19CA3539" w:rsidR="00073C04" w:rsidRPr="003D0BD8" w:rsidRDefault="00EF1B81">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9</w:t>
                  </w:r>
                  <w:r w:rsidR="004A5480" w:rsidRPr="003D0BD8">
                    <w:rPr>
                      <w:rFonts w:ascii="Calibri" w:eastAsia="Calibri" w:hAnsi="Calibri" w:cs="Calibri"/>
                      <w:color w:val="000000"/>
                    </w:rPr>
                    <w:t>.</w:t>
                  </w:r>
                  <w:r w:rsidRPr="003D0BD8">
                    <w:rPr>
                      <w:rFonts w:ascii="Calibri" w:eastAsia="Calibri" w:hAnsi="Calibri" w:cs="Calibri"/>
                      <w:color w:val="000000"/>
                    </w:rPr>
                    <w:t>8</w:t>
                  </w:r>
                  <w:r w:rsidR="004A5480" w:rsidRPr="003D0BD8">
                    <w:rPr>
                      <w:rFonts w:ascii="Calibri" w:eastAsia="Calibri" w:hAnsi="Calibri" w:cs="Calibri"/>
                      <w:color w:val="000000"/>
                    </w:rPr>
                    <w:t>8</w:t>
                  </w:r>
                </w:p>
              </w:tc>
              <w:tc>
                <w:tcPr>
                  <w:tcW w:w="992" w:type="dxa"/>
                  <w:tcBorders>
                    <w:top w:val="none" w:sz="0" w:space="0" w:color="000000"/>
                    <w:left w:val="single" w:sz="8" w:space="0" w:color="D3D3D3"/>
                    <w:bottom w:val="none" w:sz="0" w:space="0" w:color="000000"/>
                    <w:right w:val="none" w:sz="0" w:space="0" w:color="000000"/>
                  </w:tcBorders>
                  <w:shd w:val="clear" w:color="auto" w:fill="FFFFFF"/>
                  <w:tcMar>
                    <w:top w:w="0" w:type="dxa"/>
                    <w:left w:w="0" w:type="dxa"/>
                    <w:bottom w:w="0" w:type="dxa"/>
                    <w:right w:w="0" w:type="dxa"/>
                  </w:tcMar>
                  <w:vAlign w:val="center"/>
                </w:tcPr>
                <w:p w14:paraId="7CED2A99" w14:textId="30A4148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9</w:t>
                  </w:r>
                  <w:r w:rsidR="00EF1B81" w:rsidRPr="003D0BD8">
                    <w:rPr>
                      <w:rFonts w:ascii="Calibri" w:eastAsia="Calibri" w:hAnsi="Calibri" w:cs="Calibri"/>
                      <w:color w:val="000000"/>
                    </w:rPr>
                    <w:t>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9A"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0.51</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9B" w14:textId="0ADD8245"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1.</w:t>
                  </w:r>
                  <w:r w:rsidR="00EF1B81" w:rsidRPr="003D0BD8">
                    <w:rPr>
                      <w:rFonts w:ascii="Calibri" w:eastAsia="Calibri" w:hAnsi="Calibri" w:cs="Calibri"/>
                      <w:color w:val="000000"/>
                    </w:rPr>
                    <w:t>39</w:t>
                  </w:r>
                </w:p>
              </w:tc>
              <w:tc>
                <w:tcPr>
                  <w:tcW w:w="7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9C" w14:textId="299D399C"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4.</w:t>
                  </w:r>
                  <w:r w:rsidR="00EF1B81" w:rsidRPr="003D0BD8">
                    <w:rPr>
                      <w:rFonts w:ascii="Calibri" w:eastAsia="Calibri" w:hAnsi="Calibri" w:cs="Calibri"/>
                      <w:color w:val="000000"/>
                    </w:rPr>
                    <w:t>8</w:t>
                  </w:r>
                </w:p>
              </w:tc>
              <w:tc>
                <w:tcPr>
                  <w:tcW w:w="83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D2A9D" w14:textId="0B1B201D"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8</w:t>
                  </w:r>
                  <w:r w:rsidR="00EF1B81" w:rsidRPr="003D0BD8">
                    <w:rPr>
                      <w:rFonts w:ascii="Calibri" w:eastAsia="Calibri" w:hAnsi="Calibri" w:cs="Calibri"/>
                      <w:color w:val="000000"/>
                    </w:rPr>
                    <w:t>9</w:t>
                  </w:r>
                  <w:r w:rsidRPr="003D0BD8">
                    <w:rPr>
                      <w:rFonts w:ascii="Calibri" w:eastAsia="Calibri" w:hAnsi="Calibri" w:cs="Calibri"/>
                      <w:color w:val="000000"/>
                    </w:rPr>
                    <w:t>.</w:t>
                  </w:r>
                  <w:r w:rsidR="00EF1B81" w:rsidRPr="003D0BD8">
                    <w:rPr>
                      <w:rFonts w:ascii="Calibri" w:eastAsia="Calibri" w:hAnsi="Calibri" w:cs="Calibri"/>
                      <w:color w:val="000000"/>
                    </w:rPr>
                    <w:t>86</w:t>
                  </w:r>
                </w:p>
              </w:tc>
              <w:tc>
                <w:tcPr>
                  <w:tcW w:w="1005" w:type="dxa"/>
                  <w:tcBorders>
                    <w:top w:val="none" w:sz="0" w:space="0" w:color="000000"/>
                    <w:left w:val="none" w:sz="0" w:space="0" w:color="000000"/>
                    <w:bottom w:val="none" w:sz="0" w:space="0" w:color="000000"/>
                    <w:right w:val="single" w:sz="8" w:space="0" w:color="D3D3D3"/>
                  </w:tcBorders>
                  <w:shd w:val="clear" w:color="auto" w:fill="FFFFFF"/>
                  <w:tcMar>
                    <w:top w:w="0" w:type="dxa"/>
                    <w:left w:w="0" w:type="dxa"/>
                    <w:bottom w:w="0" w:type="dxa"/>
                    <w:right w:w="0" w:type="dxa"/>
                  </w:tcMar>
                  <w:vAlign w:val="center"/>
                </w:tcPr>
                <w:p w14:paraId="7CED2A9E"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lt; 0.001</w:t>
                  </w:r>
                </w:p>
              </w:tc>
            </w:tr>
            <w:tr w:rsidR="00073C04" w:rsidRPr="003D0BD8" w14:paraId="7CED2AAA" w14:textId="77777777" w:rsidTr="00D54284">
              <w:trPr>
                <w:trHeight w:val="380"/>
              </w:trPr>
              <w:tc>
                <w:tcPr>
                  <w:tcW w:w="1455" w:type="dxa"/>
                  <w:tcBorders>
                    <w:top w:val="single" w:sz="8" w:space="0" w:color="D3D3D3"/>
                    <w:left w:val="single" w:sz="8" w:space="0" w:color="D3D3D3"/>
                    <w:bottom w:val="single" w:sz="8" w:space="0" w:color="D3D3D3"/>
                    <w:right w:val="single" w:sz="8" w:space="0" w:color="D3D3D3"/>
                  </w:tcBorders>
                  <w:shd w:val="clear" w:color="auto" w:fill="FFFFFF"/>
                  <w:tcMar>
                    <w:top w:w="0" w:type="dxa"/>
                    <w:left w:w="0" w:type="dxa"/>
                    <w:bottom w:w="0" w:type="dxa"/>
                    <w:right w:w="0" w:type="dxa"/>
                  </w:tcMar>
                  <w:vAlign w:val="center"/>
                </w:tcPr>
                <w:p w14:paraId="7CED2AA0" w14:textId="77777777"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pPr>
                  <w:r w:rsidRPr="003D0BD8">
                    <w:rPr>
                      <w:rFonts w:ascii="Calibri" w:eastAsia="Calibri" w:hAnsi="Calibri" w:cs="Calibri"/>
                      <w:color w:val="000000"/>
                    </w:rPr>
                    <w:t>Control</w:t>
                  </w:r>
                </w:p>
              </w:tc>
              <w:tc>
                <w:tcPr>
                  <w:tcW w:w="850" w:type="dxa"/>
                  <w:tcBorders>
                    <w:top w:val="single" w:sz="8" w:space="0" w:color="D3D3D3"/>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AA1" w14:textId="187F6EEB"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3</w:t>
                  </w:r>
                  <w:r w:rsidR="00EF1B81" w:rsidRPr="003D0BD8">
                    <w:rPr>
                      <w:rFonts w:ascii="Calibri" w:eastAsia="Calibri" w:hAnsi="Calibri" w:cs="Calibri"/>
                      <w:color w:val="000000"/>
                    </w:rPr>
                    <w:t>7</w:t>
                  </w:r>
                </w:p>
              </w:tc>
              <w:tc>
                <w:tcPr>
                  <w:tcW w:w="709" w:type="dxa"/>
                  <w:tcBorders>
                    <w:top w:val="single" w:sz="8" w:space="0" w:color="D3D3D3"/>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A2" w14:textId="1A0C0884" w:rsidR="00073C04" w:rsidRPr="003D0BD8" w:rsidRDefault="00EF1B81">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5.17</w:t>
                  </w:r>
                </w:p>
              </w:tc>
              <w:tc>
                <w:tcPr>
                  <w:tcW w:w="992" w:type="dxa"/>
                  <w:tcBorders>
                    <w:top w:val="single" w:sz="8" w:space="0" w:color="D3D3D3"/>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AA3" w14:textId="0093038B" w:rsidR="00073C04" w:rsidRPr="003D0BD8" w:rsidRDefault="004A5480">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r w:rsidRPr="003D0BD8">
                    <w:rPr>
                      <w:rFonts w:ascii="Calibri" w:eastAsia="Calibri" w:hAnsi="Calibri" w:cs="Calibri"/>
                      <w:color w:val="000000"/>
                    </w:rPr>
                    <w:t>7.</w:t>
                  </w:r>
                  <w:r w:rsidR="00EF1B81" w:rsidRPr="003D0BD8">
                    <w:rPr>
                      <w:rFonts w:ascii="Calibri" w:eastAsia="Calibri" w:hAnsi="Calibri" w:cs="Calibri"/>
                      <w:color w:val="000000"/>
                    </w:rPr>
                    <w:t>63</w:t>
                  </w:r>
                </w:p>
              </w:tc>
              <w:tc>
                <w:tcPr>
                  <w:tcW w:w="992" w:type="dxa"/>
                  <w:tcBorders>
                    <w:top w:val="none" w:sz="0" w:space="0" w:color="000000"/>
                    <w:left w:val="single" w:sz="8" w:space="0" w:color="D3D3D3"/>
                    <w:bottom w:val="single" w:sz="8" w:space="0" w:color="D3D3D3"/>
                    <w:right w:val="none" w:sz="0" w:space="0" w:color="000000"/>
                  </w:tcBorders>
                  <w:shd w:val="clear" w:color="auto" w:fill="FFFFFF"/>
                  <w:tcMar>
                    <w:top w:w="0" w:type="dxa"/>
                    <w:left w:w="0" w:type="dxa"/>
                    <w:bottom w:w="0" w:type="dxa"/>
                    <w:right w:w="0" w:type="dxa"/>
                  </w:tcMar>
                  <w:vAlign w:val="center"/>
                </w:tcPr>
                <w:p w14:paraId="7CED2AA4"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51" w:type="dxa"/>
                  <w:tcBorders>
                    <w:top w:val="none" w:sz="0" w:space="0" w:color="000000"/>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A5"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50" w:type="dxa"/>
                  <w:tcBorders>
                    <w:top w:val="none" w:sz="0" w:space="0" w:color="000000"/>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A6"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705" w:type="dxa"/>
                  <w:tcBorders>
                    <w:top w:val="none" w:sz="0" w:space="0" w:color="000000"/>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A7"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836" w:type="dxa"/>
                  <w:tcBorders>
                    <w:top w:val="none" w:sz="0" w:space="0" w:color="000000"/>
                    <w:left w:val="none" w:sz="0" w:space="0" w:color="000000"/>
                    <w:bottom w:val="single" w:sz="8" w:space="0" w:color="D3D3D3"/>
                    <w:right w:val="none" w:sz="0" w:space="0" w:color="000000"/>
                  </w:tcBorders>
                  <w:shd w:val="clear" w:color="auto" w:fill="FFFFFF"/>
                  <w:tcMar>
                    <w:top w:w="0" w:type="dxa"/>
                    <w:left w:w="0" w:type="dxa"/>
                    <w:bottom w:w="0" w:type="dxa"/>
                    <w:right w:w="0" w:type="dxa"/>
                  </w:tcMar>
                  <w:vAlign w:val="center"/>
                </w:tcPr>
                <w:p w14:paraId="7CED2AA8"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jc w:val="center"/>
                  </w:pPr>
                </w:p>
              </w:tc>
              <w:tc>
                <w:tcPr>
                  <w:tcW w:w="1005" w:type="dxa"/>
                  <w:tcBorders>
                    <w:top w:val="none" w:sz="0" w:space="0" w:color="000000"/>
                    <w:left w:val="none" w:sz="0" w:space="0" w:color="000000"/>
                    <w:bottom w:val="single" w:sz="8" w:space="0" w:color="D3D3D3"/>
                    <w:right w:val="single" w:sz="8" w:space="0" w:color="D3D3D3"/>
                  </w:tcBorders>
                  <w:shd w:val="clear" w:color="auto" w:fill="FFFFFF"/>
                  <w:tcMar>
                    <w:top w:w="0" w:type="dxa"/>
                    <w:left w:w="0" w:type="dxa"/>
                    <w:bottom w:w="0" w:type="dxa"/>
                    <w:right w:w="0" w:type="dxa"/>
                  </w:tcMar>
                  <w:vAlign w:val="center"/>
                </w:tcPr>
                <w:p w14:paraId="7CED2AA9" w14:textId="77777777" w:rsidR="00073C04" w:rsidRPr="003D0BD8" w:rsidRDefault="00073C04">
                  <w:pPr>
                    <w:keepNext/>
                    <w:pBdr>
                      <w:top w:val="none" w:sz="0" w:space="0" w:color="000000"/>
                      <w:left w:val="none" w:sz="0" w:space="0" w:color="000000"/>
                      <w:bottom w:val="none" w:sz="0" w:space="0" w:color="000000"/>
                      <w:right w:val="none" w:sz="0" w:space="0" w:color="000000"/>
                    </w:pBdr>
                    <w:spacing w:before="100" w:after="100" w:line="168" w:lineRule="auto"/>
                    <w:ind w:left="100" w:right="100"/>
                  </w:pPr>
                </w:p>
              </w:tc>
            </w:tr>
          </w:tbl>
          <w:bookmarkEnd w:id="34"/>
          <w:p w14:paraId="2EEE7B8A" w14:textId="6A9223B7" w:rsidR="00864646" w:rsidRPr="003D0BD8" w:rsidRDefault="00453C80" w:rsidP="00864646">
            <w:pPr>
              <w:pBdr>
                <w:top w:val="none" w:sz="0" w:space="0" w:color="000000"/>
                <w:left w:val="none" w:sz="0" w:space="0" w:color="000000"/>
                <w:bottom w:val="none" w:sz="0" w:space="0" w:color="000000"/>
                <w:right w:val="none" w:sz="0" w:space="0" w:color="000000"/>
              </w:pBdr>
              <w:spacing w:before="100" w:after="0" w:line="240" w:lineRule="auto"/>
              <w:ind w:left="100" w:right="100"/>
              <w:rPr>
                <w:rFonts w:ascii="Calibri" w:eastAsia="Calibri" w:hAnsi="Calibri" w:cs="Calibri"/>
                <w:color w:val="000000"/>
              </w:rPr>
            </w:pPr>
            <w:r w:rsidRPr="003D0BD8">
              <w:rPr>
                <w:rFonts w:ascii="Calibri" w:eastAsia="Calibri" w:hAnsi="Calibri" w:cs="Calibri"/>
                <w:i/>
                <w:color w:val="000000"/>
              </w:rPr>
              <w:t>Abbreviations</w:t>
            </w:r>
            <w:r w:rsidR="00864646" w:rsidRPr="003D0BD8">
              <w:rPr>
                <w:rFonts w:ascii="Calibri" w:eastAsia="Calibri" w:hAnsi="Calibri" w:cs="Calibri"/>
                <w:i/>
                <w:color w:val="000000"/>
              </w:rPr>
              <w:t xml:space="preserve">: </w:t>
            </w:r>
            <w:r w:rsidRPr="003D0BD8">
              <w:rPr>
                <w:rFonts w:ascii="Calibri" w:eastAsia="Calibri" w:hAnsi="Calibri" w:cs="Calibri"/>
                <w:i/>
                <w:color w:val="000000"/>
              </w:rPr>
              <w:t>K</w:t>
            </w:r>
            <w:r w:rsidRPr="003D0BD8">
              <w:rPr>
                <w:rFonts w:ascii="Calibri" w:eastAsia="Calibri" w:hAnsi="Calibri" w:cs="Calibri"/>
                <w:color w:val="000000"/>
              </w:rPr>
              <w:t xml:space="preserve"> = number of studies, </w:t>
            </w:r>
            <w:r w:rsidRPr="003D0BD8">
              <w:rPr>
                <w:rFonts w:ascii="Calibri" w:eastAsia="Calibri" w:hAnsi="Calibri" w:cs="Calibri"/>
                <w:i/>
                <w:color w:val="000000"/>
              </w:rPr>
              <w:t>SD</w:t>
            </w:r>
            <w:r w:rsidRPr="003D0BD8">
              <w:rPr>
                <w:rFonts w:ascii="Calibri" w:eastAsia="Calibri" w:hAnsi="Calibri" w:cs="Calibri"/>
                <w:color w:val="000000"/>
              </w:rPr>
              <w:t xml:space="preserve"> = standard </w:t>
            </w:r>
            <w:proofErr w:type="gramStart"/>
            <w:r w:rsidRPr="003D0BD8">
              <w:rPr>
                <w:rFonts w:ascii="Calibri" w:eastAsia="Calibri" w:hAnsi="Calibri" w:cs="Calibri"/>
                <w:color w:val="000000"/>
              </w:rPr>
              <w:t>deviation,  CI</w:t>
            </w:r>
            <w:proofErr w:type="gramEnd"/>
            <w:r w:rsidRPr="003D0BD8">
              <w:rPr>
                <w:rFonts w:ascii="Calibri" w:eastAsia="Calibri" w:hAnsi="Calibri" w:cs="Calibri"/>
                <w:color w:val="000000"/>
              </w:rPr>
              <w:t xml:space="preserve"> = 95% confidence interval, df = degrees of freedom.</w:t>
            </w:r>
            <w:r w:rsidR="00864646" w:rsidRPr="003D0BD8">
              <w:rPr>
                <w:rFonts w:ascii="Calibri" w:eastAsia="Calibri" w:hAnsi="Calibri" w:cs="Calibri"/>
                <w:color w:val="000000"/>
              </w:rPr>
              <w:t xml:space="preserve"> </w:t>
            </w:r>
          </w:p>
          <w:p w14:paraId="7CED34FB" w14:textId="0E6A1A35" w:rsidR="004A5480" w:rsidRPr="003D0BD8" w:rsidRDefault="00864646" w:rsidP="0087318C">
            <w:pPr>
              <w:pBdr>
                <w:top w:val="none" w:sz="0" w:space="0" w:color="000000"/>
                <w:left w:val="none" w:sz="0" w:space="0" w:color="000000"/>
                <w:bottom w:val="none" w:sz="0" w:space="0" w:color="000000"/>
                <w:right w:val="none" w:sz="0" w:space="0" w:color="000000"/>
              </w:pBdr>
              <w:spacing w:before="100" w:after="0" w:line="240" w:lineRule="auto"/>
              <w:ind w:left="100" w:right="100"/>
              <w:rPr>
                <w:rFonts w:ascii="Calibri" w:eastAsia="Calibri" w:hAnsi="Calibri" w:cs="Calibri"/>
                <w:color w:val="000000"/>
              </w:rPr>
            </w:pPr>
            <w:r w:rsidRPr="003D0BD8">
              <w:rPr>
                <w:rFonts w:ascii="Calibri" w:eastAsia="Calibri" w:hAnsi="Calibri" w:cs="Calibri"/>
                <w:i/>
                <w:color w:val="000000"/>
              </w:rPr>
              <w:t xml:space="preserve">Note: </w:t>
            </w:r>
            <w:r w:rsidRPr="003D0BD8">
              <w:rPr>
                <w:rFonts w:ascii="Calibri" w:eastAsia="Calibri" w:hAnsi="Calibri" w:cs="Calibri"/>
                <w:color w:val="000000"/>
              </w:rPr>
              <w:t>Statistical significance evaluated using Bonferroni-corrected criterion (α = 0.05/4 = 0.0125).</w:t>
            </w:r>
          </w:p>
        </w:tc>
      </w:tr>
    </w:tbl>
    <w:p w14:paraId="7CED2AAC" w14:textId="0E681FA2" w:rsidR="00073C04" w:rsidRPr="003D0BD8" w:rsidRDefault="004A5480">
      <w:pPr>
        <w:pStyle w:val="BodyText"/>
      </w:pPr>
      <w:r w:rsidRPr="003D0BD8">
        <w:t>Active conditions featured significantly more sessions compared to control conditions</w:t>
      </w:r>
      <w:r w:rsidR="000943F4" w:rsidRPr="003D0BD8">
        <w:t xml:space="preserve"> (see </w:t>
      </w:r>
      <w:r w:rsidR="000943F4" w:rsidRPr="003D0BD8">
        <w:rPr>
          <w:i/>
        </w:rPr>
        <w:t>Table 2</w:t>
      </w:r>
      <w:r w:rsidR="000943F4" w:rsidRPr="003D0BD8">
        <w:t>)</w:t>
      </w:r>
      <w:r w:rsidRPr="003D0BD8">
        <w:t>. Sessions in active conditions were longer and more frequent, resulting in significantly more intervention hours overall. Notably, many control conditions were very poorly described and their intensity could not be quantified, resulting in missing data. We performed a sensitivity analysis where we excluded trials using waitlist controls; with the exception of number of sessions, differences between active and control arms were no longer statistically significant though remained substantial</w:t>
      </w:r>
      <w:r w:rsidR="00E46BD5" w:rsidRPr="003D0BD8">
        <w:t xml:space="preserve"> </w:t>
      </w:r>
      <w:r w:rsidRPr="003D0BD8">
        <w:t xml:space="preserve">(see </w:t>
      </w:r>
      <w:r w:rsidR="00077BFA" w:rsidRPr="003D0BD8">
        <w:rPr>
          <w:i/>
        </w:rPr>
        <w:t>Table S</w:t>
      </w:r>
      <w:r w:rsidR="00180CFD" w:rsidRPr="003D0BD8">
        <w:rPr>
          <w:i/>
        </w:rPr>
        <w:t>9</w:t>
      </w:r>
      <w:r w:rsidRPr="003D0BD8">
        <w:t>).</w:t>
      </w:r>
    </w:p>
    <w:p w14:paraId="6D9D2FCF" w14:textId="77777777" w:rsidR="008E1F22" w:rsidRPr="003D0BD8" w:rsidRDefault="008E1F22">
      <w:pPr>
        <w:rPr>
          <w:rFonts w:asciiTheme="majorHAnsi" w:eastAsiaTheme="majorEastAsia" w:hAnsiTheme="majorHAnsi" w:cstheme="majorBidi"/>
          <w:b/>
          <w:color w:val="262626" w:themeColor="text1" w:themeTint="D9"/>
          <w:sz w:val="24"/>
          <w:szCs w:val="32"/>
        </w:rPr>
      </w:pPr>
      <w:bookmarkStart w:id="35" w:name="conclusions-and-clinical-implications"/>
      <w:bookmarkEnd w:id="20"/>
      <w:bookmarkEnd w:id="33"/>
      <w:r w:rsidRPr="003D0BD8">
        <w:br w:type="page"/>
      </w:r>
    </w:p>
    <w:p w14:paraId="7CED2AAD" w14:textId="2E722FB6" w:rsidR="00073C04" w:rsidRPr="003D0BD8" w:rsidRDefault="008E1F22">
      <w:pPr>
        <w:pStyle w:val="Heading1"/>
      </w:pPr>
      <w:r w:rsidRPr="003D0BD8">
        <w:lastRenderedPageBreak/>
        <w:t>CONCLUSIONS AND CLINICAL IMPLICATIONS</w:t>
      </w:r>
    </w:p>
    <w:p w14:paraId="7CED2AAE" w14:textId="1C854F14" w:rsidR="00073C04" w:rsidRPr="003D0BD8" w:rsidRDefault="00353373">
      <w:pPr>
        <w:pStyle w:val="FirstParagraph"/>
      </w:pPr>
      <w:r w:rsidRPr="003D0BD8">
        <w:t>We examined</w:t>
      </w:r>
      <w:r w:rsidR="004A5480" w:rsidRPr="003D0BD8">
        <w:t xml:space="preserve"> whether psychotherapy and medication can be meaningfully compared on the basis of the existing evidence, by looking at </w:t>
      </w:r>
      <w:r w:rsidR="00C94CD5" w:rsidRPr="003D0BD8">
        <w:t>factors that influence comparability</w:t>
      </w:r>
      <w:r w:rsidR="004A5480" w:rsidRPr="003D0BD8">
        <w:t>. First, whether the participants of trials in one modality are comparable to those in another modality. Second, whether conditions of the trial, such as the effects of control conditions or the number of sites involved, are comparable.</w:t>
      </w:r>
    </w:p>
    <w:p w14:paraId="7CED2AAF" w14:textId="7B9D6B20" w:rsidR="00073C04" w:rsidRPr="003D0BD8" w:rsidRDefault="004A5480">
      <w:pPr>
        <w:pStyle w:val="BodyText"/>
      </w:pPr>
      <w:r w:rsidRPr="003D0BD8">
        <w:t xml:space="preserve">Starting with the first </w:t>
      </w:r>
      <w:r w:rsidR="00BE20F2" w:rsidRPr="003D0BD8">
        <w:t>question</w:t>
      </w:r>
      <w:r w:rsidRPr="003D0BD8">
        <w:t>, we found that participants in medication trials are comparable on age but are more likely to be male and have more severe depression compared to those in psychotherapy. This indicates that different people enter medication and psychotherapy trials</w:t>
      </w:r>
      <w:r w:rsidR="00CA41EE" w:rsidRPr="003D0BD8">
        <w:t>; as these could be effect modifiers, they may violate</w:t>
      </w:r>
      <w:r w:rsidRPr="003D0BD8">
        <w:t xml:space="preserve"> basic assumptions of comparability.</w:t>
      </w:r>
      <w:r w:rsidR="006C7C05" w:rsidRPr="003D0BD8">
        <w:t xml:space="preserve"> </w:t>
      </w:r>
    </w:p>
    <w:p w14:paraId="7CED2AB0" w14:textId="494E15B7" w:rsidR="00073C04" w:rsidRPr="003D0BD8" w:rsidRDefault="004A5480">
      <w:pPr>
        <w:pStyle w:val="BodyText"/>
      </w:pPr>
      <w:r w:rsidRPr="003D0BD8">
        <w:t xml:space="preserve">Severity is particularly important as it may moderate treatment response, with some evidence suggesting that those with higher baseline scores respond more to antidepressants </w:t>
      </w:r>
      <w:r w:rsidR="003553A9" w:rsidRPr="003D0BD8">
        <w:fldChar w:fldCharType="begin"/>
      </w:r>
      <w:r w:rsidR="00737191" w:rsidRPr="003D0BD8">
        <w:instrText xml:space="preserve"> ADDIN ZOTERO_ITEM CSL_CITATION {"citationID":"IxpDDf7l","properties":{"formattedCitation":"[28]","plainCitation":"[28]","noteIndex":0},"citationItems":[{"id":562,"uris":["http://zotero.org/users/14944207/items/VCZFIAJM"],"itemData":{"id":562,"type":"article-journal","abstract":"Abstract Objectives To characterize individual participant level response distributions to acute monotherapy for major depressive disorder in randomized, placebo controlled trials submitted to the US Food and Drug Administration from 1979 to 2016. Design Individual participant data analysis. Population 232 randomized, double blind, placebo controlled trials of drug monotherapy for major depressive disorder submitted by drug developers to the FDA between 1979 and 2016, comprising 73\\,388 adult and child participants meeting the inclusion criteria for efficacy studies on antidepressants. Main outcome measures Responses were converted to Hamilton Rating Scale for Depression (HAMD17) equivalent scores where other measures were used to assess efficacy. Multivariable analyses examined the effects of age, sex, baseline severity, and year of the study on improvements in depressive symptoms in the antidepressant and placebo groups. Response distributions were analyzed with finite mixture models. Results The random effects mean difference between drug and placebo favored drug (1.75 points, 95% confidence interval 1.63 to 1.86). Differences between drug and placebo increased significantly (P&lt;0.001) with greater baseline severity. After controlling for participant characteristics at baseline, no trends in treatment effect or placebo response over time were found. The best fitting model of response distributions was three normal distributions, with mean improvements from baseline to end of treatment of 16.0, 8.9, and 1.7 points. These distributions were designated Large, Non-specific, and Minimal responses, respectively. Participants who were treated with a drug were more likely to have a Large response (24.5% v 9.6%) and less likely to have a Minimal response (12.2.% v 21.5%). Conclusions The trimodal response distributions suggests that about 15% of participants have a substantial antidepressant effect beyond a placebo effect in clinical trials, highlighting the need for predictors of meaningful responses specific to drug treatment.","container-title":"BMJ","DOI":"10.1136/bmj-2021-067606","ISSN":"1756-1833","page":"e067606","title":"Response to Acute Monotherapy for Major Depressive Disorder in Randomized, Placebo Controlled Trials Submitted to the US Food and Drug Administration: Individual Participant Data Analysis","title-short":"Response to Acute Monotherapy for Major Depressive Disorder in Randomized, Placebo Controlled Trials Submitted to the US Food and Drug Administration","author":[{"family":"Stone","given":"Marc B"},{"family":"Yaseen","given":"Zimri S"},{"family":"Miller","given":"Brian J"},{"family":"Richardville","given":"Kyle"},{"family":"Kalaria","given":"Shamir N"},{"family":"Kirsch","given":"Irving"}],"accessed":{"date-parts":[["2024",4,8]]},"issued":{"date-parts":[["2022",8]]}}}],"schema":"https://github.com/citation-style-language/schema/raw/master/csl-citation.json"} </w:instrText>
      </w:r>
      <w:r w:rsidR="003553A9" w:rsidRPr="003D0BD8">
        <w:fldChar w:fldCharType="separate"/>
      </w:r>
      <w:r w:rsidR="00737191" w:rsidRPr="003D0BD8">
        <w:rPr>
          <w:rFonts w:cs="Calibri"/>
        </w:rPr>
        <w:t>[28]</w:t>
      </w:r>
      <w:r w:rsidR="003553A9" w:rsidRPr="003D0BD8">
        <w:fldChar w:fldCharType="end"/>
      </w:r>
      <w:r w:rsidRPr="003D0BD8">
        <w:t xml:space="preserve"> or that their response to pill placebo is lower</w:t>
      </w:r>
      <w:r w:rsidR="00D26719" w:rsidRPr="003D0BD8">
        <w:t>.</w:t>
      </w:r>
      <w:r w:rsidR="003553A9" w:rsidRPr="003D0BD8">
        <w:fldChar w:fldCharType="begin"/>
      </w:r>
      <w:r w:rsidR="00B254BE" w:rsidRPr="003D0BD8">
        <w:instrText xml:space="preserve"> ADDIN ZOTERO_ITEM CSL_CITATION {"citationID":"hWDckjkl","properties":{"formattedCitation":"[18]","plainCitation":"[18]","noteIndex":0},"citationItems":[{"id":67,"uris":["http://zotero.org/users/14944207/items/JSDWST3U"],"itemData":{"id":67,"type":"article-journal","container-title":"American Journal of Psychiatry","DOI":"10.1176/appi.ajp.2008.08020247","ISSN":"0002-953X, 1535-7228","issue":"1","page":"42–49","title":"Placebo Response in Randomized Controlled Trials of Antidepressants for Pediatric Major Depressive Disorder","volume":"166","author":[{"family":"Bridge","given":"Jeffrey A."},{"family":"Birmaher","given":"Boris"},{"family":"Iyengar","given":"Satish"},{"family":"Barbe","given":"Rémy P."},{"family":"Brent","given":"David A."}],"accessed":{"date-parts":[["2024",4,8]]},"issued":{"date-parts":[["2009",1]]}}}],"schema":"https://github.com/citation-style-language/schema/raw/master/csl-citation.json"} </w:instrText>
      </w:r>
      <w:r w:rsidR="003553A9" w:rsidRPr="003D0BD8">
        <w:fldChar w:fldCharType="separate"/>
      </w:r>
      <w:r w:rsidR="00250405" w:rsidRPr="003D0BD8">
        <w:rPr>
          <w:rFonts w:cs="Calibri"/>
        </w:rPr>
        <w:t>[18]</w:t>
      </w:r>
      <w:r w:rsidR="003553A9" w:rsidRPr="003D0BD8">
        <w:fldChar w:fldCharType="end"/>
      </w:r>
      <w:r w:rsidRPr="003D0BD8">
        <w:t xml:space="preserve"> Other studies argue against severity as a treatment moderator</w:t>
      </w:r>
      <w:r w:rsidR="00D26719" w:rsidRPr="003D0BD8">
        <w:t>,</w:t>
      </w:r>
      <w:r w:rsidRPr="003D0BD8">
        <w:t xml:space="preserve"> </w:t>
      </w:r>
      <w:r w:rsidR="003553A9" w:rsidRPr="003D0BD8">
        <w:fldChar w:fldCharType="begin"/>
      </w:r>
      <w:r w:rsidR="00737191" w:rsidRPr="003D0BD8">
        <w:instrText xml:space="preserve"> ADDIN ZOTERO_ITEM CSL_CITATION {"citationID":"9IxgwSCQ","properties":{"formattedCitation":"[29,30]","plainCitation":"[29,30]","noteIndex":0},"citationItems":[{"id":599,"uris":["http://zotero.org/users/14944207/items/J9G2PSRU"],"itemData":{"id":599,"type":"article-journal","container-title":"Journal of Affective Disorders","DOI":"10.1016/j.jad.2023.10.047","ISSN":"01650327","page":"86–99","title":"Baseline Depression Severity as Moderator on Depression Outcomes in Psychotherapy and Pharmacotherapy","volume":"344","author":[{"family":"Tröger","given":"Anna"},{"family":"Miguel","given":"Clara"},{"family":"Ciharova","given":"Marketa"},{"family":"De Ponti","given":"Nino"},{"family":"Durman","given":"Güldehan"},{"family":"Cuijpers","given":"Pim"},{"family":"Karyotaki","given":"Eirini"}],"accessed":{"date-parts":[["2024",4,8]]},"issued":{"date-parts":[["2024",1]]}}},{"id":623,"uris":["http://zotero.org/users/14944207/items/ITHUMBXL"],"itemData":{"id":623,"type":"article-journal","container-title":"JAMA Psychiatry","DOI":"10.1001/jamapsychiatry.2015.1516","ISSN":"2168-622X","issue":"11","page":"1102","title":"Baseline Depression Severity as Moderator of Depression Outcomes Between Cognitive Behavioral Therapy vs Pharmacotherapy: An Individual Patient Data Meta-analysis","title-short":"Baseline Depression Severity as Moderator of Depression Outcomes Between Cognitive Behavioral Therapy vs Pharmacotherapy","volume":"72","author":[{"family":"Weitz","given":"Erica S."},{"family":"Hollon","given":"Steven D."},{"family":"Twisk","given":"Jos"},{"family":"Van Straten","given":"Annemieke"},{"family":"Huibers","given":"Marcus J. H."},{"family":"David","given":"Daniel"},{"family":"DeRubeis","given":"Robert J."},{"family":"Dimidjian","given":"Sona"},{"family":"Dunlop","given":"Boadie W."},{"family":"Cristea","given":"Ioana A."},{"family":"Faramarzi","given":"Mahbobeh"},{"family":"Hegerl","given":"Ulrich"},{"family":"Jarrett","given":"Robin B."},{"family":"Kheirkhah","given":"Farzan"},{"family":"Kennedy","given":"Sidney H."},{"family":"Mergl","given":"Roland"},{"family":"Miranda","given":"Jeanne"},{"family":"Mohr","given":"David C."},{"family":"Rush","given":"A. John"},{"family":"Segal","given":"Zindel V."},{"family":"Siddique","given":"Juned"},{"family":"Simons","given":"Anne D."},{"family":"Vittengl","given":"Jeffrey R."},{"family":"Cuijpers","given":"Pim"}],"accessed":{"date-parts":[["2024",4,8]]},"issued":{"date-parts":[["2015",11]]}}}],"schema":"https://github.com/citation-style-language/schema/raw/master/csl-citation.json"} </w:instrText>
      </w:r>
      <w:r w:rsidR="003553A9" w:rsidRPr="003D0BD8">
        <w:fldChar w:fldCharType="separate"/>
      </w:r>
      <w:r w:rsidR="00737191" w:rsidRPr="003D0BD8">
        <w:rPr>
          <w:rFonts w:cs="Calibri"/>
        </w:rPr>
        <w:t>[29,30]</w:t>
      </w:r>
      <w:r w:rsidR="003553A9" w:rsidRPr="003D0BD8">
        <w:fldChar w:fldCharType="end"/>
      </w:r>
      <w:r w:rsidRPr="003D0BD8">
        <w:t xml:space="preserve"> however these are within people who have chosen to be in the particular trial and modality. Moreover, severity may represent different subtypes in terms of course of depression and real-life outcomes</w:t>
      </w:r>
      <w:r w:rsidR="00D26719" w:rsidRPr="003D0BD8">
        <w:t>.</w:t>
      </w:r>
      <w:r w:rsidR="006817BD" w:rsidRPr="003D0BD8">
        <w:fldChar w:fldCharType="begin"/>
      </w:r>
      <w:r w:rsidR="00737191" w:rsidRPr="003D0BD8">
        <w:instrText xml:space="preserve"> ADDIN ZOTERO_ITEM CSL_CITATION {"citationID":"nNFFbS4j","properties":{"formattedCitation":"[31,32]","plainCitation":"[31,32]","noteIndex":0},"citationItems":[{"id":338,"uris":["http://zotero.org/users/14944207/items/9T9X4EEX"],"itemData":{"id":338,"type":"article-journal","abstract":"Background Clinical and aetiological heterogeneity have impeded our understanding of depression. Aims To evaluate differences in psychiatric and somatic course between people with depression subtypes that differed clinically (severity) and aetiologically (melancholic v. atypical). Method Data from baseline, 2-, 4- and 6-year follow-up of The Netherlands Study of Depression and Anxiety were used, and included 600 controls and 648 people with major depressive disorder (subtypes: severe melancholic n = 308; severe atypical n = 167; moderate n = 173, established using latent class analysis). Results Those with the moderate subtype had a significantly better psychiatric clinical course than the severe melancholic and atypical subtype groups. Suicidal thoughts and anxiety persisted longer in those with the melancholic subtype. The atypical subtype group continued to have the highest body mass index and highest prevalence of metabolic syndrome during follow-up, although differences between groups became less pronounced over time. Conclusions Course trajectories of depressive subtypes mostly ran parallel to each other, with baseline severity being the most important differentiator in course between groups.","container-title":"British Journal of Psychiatry","DOI":"10.1192/bjp.bp.114.153098","ISSN":"0007-1250, 1472-1465","issue":"1","license":"https://www.cambridge.org/core/terms","page":"62–68","title":"Six-Year Longitudinal Course and Outcomes of Subtypes of Depression","volume":"208","author":[{"family":"Lamers","given":"F."},{"family":"Beekman","given":"A. T. F."},{"family":"Van Hemert","given":"A. M."},{"family":"Schoevers","given":"R. A."},{"family":"Penninx","given":"B. W. J. H."}],"accessed":{"date-parts":[["2024",4,8]]},"issued":{"date-parts":[["2016",1]]}}},{"id":544,"uris":["http://zotero.org/users/14944207/items/MSWHEWKG"],"itemData":{"id":544,"type":"article-journal","container-title":"Depression and Anxiety","DOI":"10.1002/da.23161","ISSN":"1091-4269, 1520-6394","issue":"9","page":"907–916","title":"Depression Subtypes and Their Response to Cognitive Behavioral Therapy: A Latent Transition Analysis","title-short":"Depression Subtypes and Their Response to Cognitive Behavioral Therapy","volume":"38","author":[{"family":"Simmonds-Buckley","given":"Melanie"},{"family":"Catarino","given":"Ana"},{"family":"Delgadillo","given":"Jaime"}],"accessed":{"date-parts":[["2024",4,8]]},"issued":{"date-parts":[["2021",9]]}}}],"schema":"https://github.com/citation-style-language/schema/raw/master/csl-citation.json"} </w:instrText>
      </w:r>
      <w:r w:rsidR="006817BD" w:rsidRPr="003D0BD8">
        <w:fldChar w:fldCharType="separate"/>
      </w:r>
      <w:r w:rsidR="00737191" w:rsidRPr="003D0BD8">
        <w:rPr>
          <w:rFonts w:cs="Calibri"/>
        </w:rPr>
        <w:t>[31,32]</w:t>
      </w:r>
      <w:r w:rsidR="006817BD" w:rsidRPr="003D0BD8">
        <w:fldChar w:fldCharType="end"/>
      </w:r>
      <w:r w:rsidR="006C7C05" w:rsidRPr="003D0BD8">
        <w:t xml:space="preserve"> </w:t>
      </w:r>
      <w:bookmarkStart w:id="36" w:name="_Hlk183533474"/>
      <w:r w:rsidR="006C7C05" w:rsidRPr="003D0BD8">
        <w:t xml:space="preserve">However, </w:t>
      </w:r>
      <w:r w:rsidR="00E43C6C" w:rsidRPr="003D0BD8">
        <w:t xml:space="preserve">our </w:t>
      </w:r>
      <w:r w:rsidR="006C7C05" w:rsidRPr="003D0BD8">
        <w:t>study cannot demonstrate effect modification, and</w:t>
      </w:r>
      <w:r w:rsidR="000943F4" w:rsidRPr="003D0BD8">
        <w:t xml:space="preserve"> it cannot be inferred that</w:t>
      </w:r>
      <w:r w:rsidR="006C7C05" w:rsidRPr="003D0BD8">
        <w:t xml:space="preserve"> differences in participant </w:t>
      </w:r>
      <w:r w:rsidR="000943F4" w:rsidRPr="003D0BD8">
        <w:t>characteristics</w:t>
      </w:r>
      <w:r w:rsidR="006C7C05" w:rsidRPr="003D0BD8">
        <w:t xml:space="preserve"> explain observed differences in effect.</w:t>
      </w:r>
      <w:bookmarkEnd w:id="36"/>
    </w:p>
    <w:p w14:paraId="7CED2AB1" w14:textId="6ADDC02E" w:rsidR="00073C04" w:rsidRPr="003D0BD8" w:rsidRDefault="004A5480">
      <w:pPr>
        <w:pStyle w:val="BodyText"/>
      </w:pPr>
      <w:r w:rsidRPr="003D0BD8">
        <w:t xml:space="preserve">We then </w:t>
      </w:r>
      <w:r w:rsidR="00353373" w:rsidRPr="003D0BD8">
        <w:t>asked</w:t>
      </w:r>
      <w:r w:rsidRPr="003D0BD8">
        <w:t xml:space="preserve"> whether trial design conditions are comparable between modalities. </w:t>
      </w:r>
      <w:r w:rsidR="005632FF" w:rsidRPr="003D0BD8">
        <w:t>Medication trials were</w:t>
      </w:r>
      <w:r w:rsidRPr="003D0BD8">
        <w:t xml:space="preserve"> more likely to be multi-site than their psychotherapy counterparts</w:t>
      </w:r>
      <w:r w:rsidR="005632FF" w:rsidRPr="003D0BD8">
        <w:t xml:space="preserve">: </w:t>
      </w:r>
      <w:r w:rsidRPr="003D0BD8">
        <w:t xml:space="preserve">93% of medication RCTs were multisite compared to 54% of psychotherapy RCTs. </w:t>
      </w:r>
      <w:bookmarkStart w:id="37" w:name="_Hlk174953887"/>
      <w:r w:rsidRPr="003D0BD8">
        <w:t>Multi</w:t>
      </w:r>
      <w:r w:rsidR="00BC2EFF" w:rsidRPr="003D0BD8">
        <w:t>-</w:t>
      </w:r>
      <w:r w:rsidRPr="003D0BD8">
        <w:t>site trials are associated with higher pill placebo response</w:t>
      </w:r>
      <w:r w:rsidR="00032429" w:rsidRPr="003D0BD8">
        <w:t>,</w:t>
      </w:r>
      <w:r w:rsidR="006817BD" w:rsidRPr="003D0BD8">
        <w:fldChar w:fldCharType="begin"/>
      </w:r>
      <w:r w:rsidR="00B254BE" w:rsidRPr="003D0BD8">
        <w:instrText xml:space="preserve"> ADDIN ZOTERO_ITEM CSL_CITATION {"citationID":"PBBP1JKm","properties":{"formattedCitation":"[18]","plainCitation":"[18]","noteIndex":0},"citationItems":[{"id":67,"uris":["http://zotero.org/users/14944207/items/JSDWST3U"],"itemData":{"id":67,"type":"article-journal","container-title":"American Journal of Psychiatry","DOI":"10.1176/appi.ajp.2008.08020247","ISSN":"0002-953X, 1535-7228","issue":"1","page":"42–49","title":"Placebo Response in Randomized Controlled Trials of Antidepressants for Pediatric Major Depressive Disorder","volume":"166","author":[{"family":"Bridge","given":"Jeffrey A."},{"family":"Birmaher","given":"Boris"},{"family":"Iyengar","given":"Satish"},{"family":"Barbe","given":"Rémy P."},{"family":"Brent","given":"David A."}],"accessed":{"date-parts":[["2024",4,8]]},"issued":{"date-parts":[["2009",1]]}}}],"schema":"https://github.com/citation-style-language/schema/raw/master/csl-citation.json"} </w:instrText>
      </w:r>
      <w:r w:rsidR="006817BD" w:rsidRPr="003D0BD8">
        <w:fldChar w:fldCharType="separate"/>
      </w:r>
      <w:r w:rsidR="00250405" w:rsidRPr="003D0BD8">
        <w:rPr>
          <w:rFonts w:cs="Calibri"/>
        </w:rPr>
        <w:t>[18]</w:t>
      </w:r>
      <w:r w:rsidR="006817BD" w:rsidRPr="003D0BD8">
        <w:fldChar w:fldCharType="end"/>
      </w:r>
      <w:r w:rsidRPr="003D0BD8">
        <w:t xml:space="preserve"> and are less common in publicly-funded trials which show lower pill placebo efficacy</w:t>
      </w:r>
      <w:r w:rsidR="00032429" w:rsidRPr="003D0BD8">
        <w:t>.</w:t>
      </w:r>
      <w:r w:rsidR="006817BD" w:rsidRPr="003D0BD8">
        <w:fldChar w:fldCharType="begin"/>
      </w:r>
      <w:r w:rsidR="00B254BE" w:rsidRPr="003D0BD8">
        <w:instrText xml:space="preserve"> ADDIN ZOTERO_ITEM CSL_CITATION {"citationID":"rsJN7Ikt","properties":{"formattedCitation":"[19,20]","plainCitation":"[19,20]","noteIndex":0},"citationItems":[{"id":140,"uris":["http://zotero.org/users/14944207/items/SMEEX6ZJ"],"itemData":{"id":140,"type":"article-journal","container-title":"Annals of Internal Medicine","DOI":"10.7326/0003-4819-155-1-201107050-00006","ISSN":"0003-4819","issue":"1","page":"39","title":"Single-Center Trials Show Larger Treatment Effects Than Multicenter Trials: Evidence From a Meta-epidemiologic Study","title-short":"Single-Center Trials Show Larger Treatment Effects Than Multicenter Trials","volume":"155","author":[{"family":"Dechartres","given":"Agnes"},{"family":"Boutron","given":"Isabelle"},{"family":"Trinquart","given":"Ludovic"},{"family":"Charles","given":"Pierre"},{"family":"Ravaud","given":"Philippe"}],"accessed":{"date-parts":[["2024",4,16]]},"issued":{"date-parts":[["2011",7]]}}},{"id":388,"uris":["http://zotero.org/users/14944207/items/CZDKVWTJ"],"itemData":{"id":388,"type":"article-journal","abstract":"Children and adolescents with major depressive disorder (MDD) appear to be more responsive to placebo than adults in randomized placebo-controlled trials (RCTs) of second and newer generation antidepressants (SNG-AD). Previous meta-analyses obtained conflicting results regarding modifiers. We aimed to conduct a meta-analytical evaluation of placebo response rates based on both clinician-rating and self-rating scales. Based on the most recent and comprehensive study on adult data, we tested whether the placebo response rates in children and adolescents with MDD also increase with study duration and number of study sites. We searched systematically for published RCTs of SNG-AD in children and/or adolescents (last update: September 2017) in public domain electronic databases and additionally for documented studies in clinical trial databases. The log-transformed odds of placebo response were meta-analytically analyzed. The primary and secondary outcomes were placebo response rates at the end of treatment based on clinician-rating and self-rating scales, respectively. To examine the impact of study duration and number of study sites on placebo response rates, we performed simple meta-regression analyses. We selected other potential modifiers of placebo response based on significance in at least one previous pediatric meta-analysis and on theoretical considerations to perform explorative analyses. We applied sensitivity analyses with placebo response rates closest to week 8 to compare our data with those reported for adults. We identified 24 placebo-controlled trials (2229 patients in the placebo arms). The clinician-rated placebo response rates ranged from 22 to 62% with a pooled response rate of 45% (95% CI 41-50%). The number of study sites was a significant modifier in the simple meta-regression analysis [odds ratio (OR) 1.01, 95% CI 1.01-1.02, p\\,=\\,0.0003, k\\,=\\,24) with more study sites linked to a higher placebo response. Study duration was not significantly associated with the placebo response rate. The explorative simple analyses revealed that publication year may be an additional modifier. However, in the explorative multivariable analysis including the number of study sites and the publication year only the number of study sites reached a p value\\,łeq\\,0.05. The self-rated placebo response rates ranged from 1 to 68% with a pooled response rate of 26% (95% CI 10-54%) (k\\,=\\,6; n\\,=\\,396). This meta-analysis confirms a high pooled placebo response rate in children and adolescents based on clinician ratings, which exceeds that observed in the most recent meta-analysis of placebo effects in adults (36%; 95% CI 35-37%) published in 2016. However, and similar to findings in adults, the pooled response rates based on self-ratings were substantially lower. In accordance with previous meta-analyses, we corroborated the number of study sites as significant modifier. In comparison to the recent adult meta-analysis, the substantially lower number of pediatric studies entails a reduced power to detect modifiers. Future studies should provide more precise and homogenous information to support discovery of potential modifiers and consider no-treatment-if ethically permissible-to allow differentiation between placebo and spontaneous remission rates. If these differ, practicing clinicians should facilitate placebo effects as an addition to the verum effect to maximize benefits. Further research is required to explain the discrepant response rates between clinician and self-ratings.","container-title":"European Child &amp; Adolescent Psychiatry","DOI":"10.1007/s00787-018-1244-7","ISSN":"1435-165X","issue":"3","note":"PMCID: PMC7056684\nPMID: 30535589","page":"253–273","title":"Placebo Response Rates and Potential Modifiers in Double-Blind Randomized Controlled Trials of Second and Newer Generation Antidepressants for Major Depressive Disorder in Children and Adolescents: A Systematic Review and Meta-Regression Analysis","title-short":"Placebo Response Rates and Potential Modifiers in Double-Blind Randomized Controlled Trials of Second and Newer Generation Antidepressants for Major Depressive Disorder in Children and Adolescents","volume":"29","author":[{"family":"Meister","given":"Ramona"},{"family":"Abbas","given":"Mariam"},{"family":"Antel","given":"Jochen"},{"family":"Peters","given":"Triinu"},{"family":"Pan","given":"Yiqi"},{"family":"Bingel","given":"Ulrike"},{"family":"Nestoriuc","given":"Yvonne"},{"family":"Hebebrand","given":"Johannes"}],"issued":{"date-parts":[["2020",3]]}}}],"schema":"https://github.com/citation-style-language/schema/raw/master/csl-citation.json"} </w:instrText>
      </w:r>
      <w:r w:rsidR="006817BD" w:rsidRPr="003D0BD8">
        <w:fldChar w:fldCharType="separate"/>
      </w:r>
      <w:r w:rsidR="00250405" w:rsidRPr="003D0BD8">
        <w:rPr>
          <w:rFonts w:cs="Calibri"/>
        </w:rPr>
        <w:t>[19,20]</w:t>
      </w:r>
      <w:r w:rsidR="006817BD" w:rsidRPr="003D0BD8">
        <w:fldChar w:fldCharType="end"/>
      </w:r>
      <w:r w:rsidR="00DF60BF" w:rsidRPr="003D0BD8">
        <w:t xml:space="preserve"> </w:t>
      </w:r>
      <w:r w:rsidR="006F113A" w:rsidRPr="003D0BD8">
        <w:t xml:space="preserve">This </w:t>
      </w:r>
      <w:r w:rsidR="009A026A" w:rsidRPr="003D0BD8">
        <w:t>aligns</w:t>
      </w:r>
      <w:r w:rsidR="006F113A" w:rsidRPr="003D0BD8">
        <w:t xml:space="preserve"> with medication trials being</w:t>
      </w:r>
      <w:r w:rsidR="003B2294" w:rsidRPr="003D0BD8">
        <w:t xml:space="preserve"> more</w:t>
      </w:r>
      <w:r w:rsidR="006F113A" w:rsidRPr="003D0BD8">
        <w:t xml:space="preserve"> </w:t>
      </w:r>
      <w:r w:rsidR="009A026A" w:rsidRPr="003D0BD8">
        <w:t>frequently</w:t>
      </w:r>
      <w:r w:rsidR="006F113A" w:rsidRPr="003D0BD8">
        <w:t xml:space="preserve"> funded by pharmaceutical companies (68% in</w:t>
      </w:r>
      <w:r w:rsidR="00032429" w:rsidRPr="003D0BD8">
        <w:t xml:space="preserve"> Zhou</w:t>
      </w:r>
      <w:r w:rsidR="006F113A" w:rsidRPr="003D0BD8">
        <w:t xml:space="preserve"> </w:t>
      </w:r>
      <w:r w:rsidR="009A026A" w:rsidRPr="003D0BD8">
        <w:fldChar w:fldCharType="begin"/>
      </w:r>
      <w:r w:rsidR="00B254BE" w:rsidRPr="003D0BD8">
        <w:instrText xml:space="preserve"> ADDIN ZOTERO_ITEM CSL_CITATION {"citationID":"WblvwBZI","properties":{"formattedCitation":"[4]","plainCitation":"[4]","noteIndex":0},"citationItems":[{"id":645,"uris":["http://zotero.org/users/14944207/items/XZIE96TL"],"itemData":{"id":645,"type":"article-journal","container-title":"The Lancet Psychiatry","DOI":"10.1016/S2215-0366(20)30137-1","ISSN":"22150366","issue":"7","page":"581–601","title":"Comparative Efficacy and Acceptability of Antidepressants, Psychotherapies, and Their Combination for Acute Treatment of Children and Adolescents with Depressive Disorder: A Systematic Review and Network Meta-Analysis","title-short":"Comparative Efficacy and Acceptability of Antidepressants, Psychotherapies, and Their Combination for Acute Treatment of Children and Adolescents with Depressive Disorder","volume":"7","author":[{"family":"Zhou","given":"Xinyu"},{"family":"Teng","given":"Teng"},{"family":"Zhang","given":"Yuqing"},{"family":"Del Giovane","given":"Cinzia"},{"family":"Furukawa","given":"Toshi A"},{"family":"Weisz","given":"John R"},{"family":"Li","given":"Xuemei"},{"family":"Cuijpers","given":"Pim"},{"family":"Coghill","given":"David"},{"family":"Xiang","given":"Yajie"},{"family":"Hetrick","given":"Sarah E"},{"family":"Leucht","given":"Stefan"},{"family":"Qin","given":"Mengchang"},{"family":"Barth","given":"Jürgen"},{"family":"Ravindran","given":"Arun V"},{"family":"Yang","given":"Lining"},{"family":"Curry","given":"John"},{"family":"Fan","given":"Li"},{"family":"Silva","given":"Susan G"},{"family":"Cipriani","given":"Andrea"},{"family":"Xie","given":"Peng"}],"accessed":{"date-parts":[["2024",3,26]]},"issued":{"date-parts":[["2020",7]]}}}],"schema":"https://github.com/citation-style-language/schema/raw/master/csl-citation.json"} </w:instrText>
      </w:r>
      <w:r w:rsidR="009A026A" w:rsidRPr="003D0BD8">
        <w:fldChar w:fldCharType="separate"/>
      </w:r>
      <w:r w:rsidR="00250405" w:rsidRPr="003D0BD8">
        <w:rPr>
          <w:rFonts w:cs="Calibri"/>
        </w:rPr>
        <w:t>[4]</w:t>
      </w:r>
      <w:r w:rsidR="009A026A" w:rsidRPr="003D0BD8">
        <w:fldChar w:fldCharType="end"/>
      </w:r>
      <w:r w:rsidR="006F113A" w:rsidRPr="003D0BD8">
        <w:t>)</w:t>
      </w:r>
      <w:r w:rsidR="009A026A" w:rsidRPr="003D0BD8">
        <w:t>,</w:t>
      </w:r>
      <w:r w:rsidR="006F113A" w:rsidRPr="003D0BD8">
        <w:t xml:space="preserve"> which can introduce </w:t>
      </w:r>
      <w:r w:rsidR="009A026A" w:rsidRPr="003D0BD8">
        <w:t>bias</w:t>
      </w:r>
      <w:r w:rsidR="006F113A" w:rsidRPr="003D0BD8">
        <w:t xml:space="preserve"> </w:t>
      </w:r>
      <w:r w:rsidR="005632FF" w:rsidRPr="003D0BD8">
        <w:t>in the RCT</w:t>
      </w:r>
      <w:r w:rsidR="006F113A" w:rsidRPr="003D0BD8">
        <w:t xml:space="preserve">. </w:t>
      </w:r>
      <w:r w:rsidRPr="003D0BD8">
        <w:t xml:space="preserve"> </w:t>
      </w:r>
      <w:bookmarkEnd w:id="37"/>
      <w:r w:rsidR="006F113A" w:rsidRPr="003D0BD8">
        <w:t>However</w:t>
      </w:r>
      <w:r w:rsidRPr="003D0BD8">
        <w:t>, in single-site trials, principal investigators are often intellectually invested in the treatment (in psychotherapy these are often treatments developed by the PI); this is in contrast to the incentive structure in multi-site trials where the number of recruited participants is the primary unit of reimbursement.</w:t>
      </w:r>
      <w:bookmarkStart w:id="38" w:name="_Hlk177724384"/>
      <w:r w:rsidR="00BC2EFF" w:rsidRPr="003D0BD8">
        <w:t xml:space="preserve"> C</w:t>
      </w:r>
      <w:r w:rsidR="001B37A0" w:rsidRPr="003D0BD8">
        <w:t xml:space="preserve">oncerns about </w:t>
      </w:r>
      <w:r w:rsidR="00CC08AF" w:rsidRPr="003D0BD8">
        <w:t>a</w:t>
      </w:r>
      <w:r w:rsidR="001B37A0" w:rsidRPr="003D0BD8">
        <w:t>llegiance bias in psychotherapy trials have</w:t>
      </w:r>
      <w:r w:rsidR="009A026A" w:rsidRPr="003D0BD8">
        <w:t xml:space="preserve"> been raised</w:t>
      </w:r>
      <w:r w:rsidR="001B37A0" w:rsidRPr="003D0BD8">
        <w:t xml:space="preserve"> previously </w:t>
      </w:r>
      <w:r w:rsidR="006817BD" w:rsidRPr="003D0BD8">
        <w:fldChar w:fldCharType="begin"/>
      </w:r>
      <w:r w:rsidR="00737191" w:rsidRPr="003D0BD8">
        <w:instrText xml:space="preserve"> ADDIN ZOTERO_ITEM CSL_CITATION {"citationID":"ansedmYE","properties":{"formattedCitation":"[33]","plainCitation":"[33]","noteIndex":0},"citationItems":[{"id":656,"uris":["http://zotero.org/users/14944207/items/7KYWJI9R"],"itemData":{"id":656,"type":"article-journal","abstract":"Objective\n              Psychotherapy research may suffer from factors such as a researcher’s own therapy allegiance. The aim of this study was to evaluate if researcher allegiance (RA) was reported in meta-analyses and randomised controlled trials (RCTs) of psychotherapeutic treatments.\n            \n            \n              Design\n              Systematic approach using meta-analyses of different types of psychotherapies.\n            \n            \n              Data sources\n              Medline, PsycINFO and Cochrane Database of Systematic Reviews.\n            \n            \n              Methods\n              We evaluated meta-analyses of RCTs regarding various types of psychotherapies. Meta-analyses were eligible if they included at least one RCT with RA and they were published in journals in Medline, PsycINFO and Cochrane Database of Systematic Reviews with an impact factor larger than 5.\n            \n            \n              Results\n              We identified 146 eligible meta-analyses that synthesised data from a total of 1198 unique RCTs. Only 25 of the meta-analyses (17.2%) reported allegiance and only 6 (4.1%) used a proper method to control its effect. Of the 1198 eligible primary RCTs, 793 (66.3%) were allegiant. Authors in 25 of these 793 RCTs (3.2%) reported their allegiance while only one study (0.2%) controlled for its effect.\n            \n            \n              Conclusions\n              The vast majority among a group of published meta-analyses and RCTs of psychotherapeutic treatments seldom reported and evaluated the allegiance effect. The results of the present study highlight a major lack of this information in meta-analyses and their included studies, though meta-analyses perform slightly better than RCTs. Stringent guidelines should be adopted by journals in order to improve reporting and attenuate possible effects of RA in future research.","container-title":"BMJ Open","DOI":"10.1136/bmjopen-2014-007206","ISSN":"2044-6055, 2044-6055","issue":"6","journalAbbreviation":"BMJ Open","language":"en","page":"e007206","source":"DOI.org (Crossref)","title":"Disclosure of researcher allegiance in meta-analyses and randomised controlled trials of psychotherapy: a systematic appraisal","title-short":"Disclosure of researcher allegiance in meta-analyses and randomised controlled trials of psychotherapy","URL":"https://bmjopen.bmj.com/lookup/doi/10.1136/bmjopen-2014-007206","volume":"5","author":[{"family":"Dragioti","given":"Elena"},{"family":"Dimoliatis","given":"Ioannis"},{"family":"Evangelou","given":"Evangelos"}],"accessed":{"date-parts":[["2024",9,19]]},"issued":{"date-parts":[["2015",5]]}}}],"schema":"https://github.com/citation-style-language/schema/raw/master/csl-citation.json"} </w:instrText>
      </w:r>
      <w:r w:rsidR="006817BD" w:rsidRPr="003D0BD8">
        <w:fldChar w:fldCharType="separate"/>
      </w:r>
      <w:r w:rsidR="00737191" w:rsidRPr="003D0BD8">
        <w:rPr>
          <w:rFonts w:cs="Calibri"/>
        </w:rPr>
        <w:t>[33]</w:t>
      </w:r>
      <w:r w:rsidR="006817BD" w:rsidRPr="003D0BD8">
        <w:fldChar w:fldCharType="end"/>
      </w:r>
      <w:r w:rsidR="001B37A0" w:rsidRPr="003D0BD8">
        <w:t>.</w:t>
      </w:r>
      <w:bookmarkEnd w:id="38"/>
      <w:r w:rsidR="009A026A" w:rsidRPr="003D0BD8">
        <w:rPr>
          <w:lang w:val="en-GB"/>
        </w:rPr>
        <w:t xml:space="preserve"> </w:t>
      </w:r>
      <w:bookmarkStart w:id="39" w:name="_Hlk178093109"/>
      <w:r w:rsidR="009A026A" w:rsidRPr="003D0BD8">
        <w:rPr>
          <w:lang w:val="en-GB"/>
        </w:rPr>
        <w:t>P</w:t>
      </w:r>
      <w:r w:rsidR="007A12E5" w:rsidRPr="003D0BD8">
        <w:rPr>
          <w:lang w:val="en-GB"/>
        </w:rPr>
        <w:t>sychotherapy trials</w:t>
      </w:r>
      <w:r w:rsidR="009A026A" w:rsidRPr="003D0BD8">
        <w:rPr>
          <w:lang w:val="en-GB"/>
        </w:rPr>
        <w:t xml:space="preserve"> also tend to</w:t>
      </w:r>
      <w:r w:rsidR="007A12E5" w:rsidRPr="003D0BD8">
        <w:rPr>
          <w:lang w:val="en-GB"/>
        </w:rPr>
        <w:t xml:space="preserve"> receive higher </w:t>
      </w:r>
      <w:r w:rsidR="009A026A" w:rsidRPr="003D0BD8">
        <w:rPr>
          <w:lang w:val="en-GB"/>
        </w:rPr>
        <w:t>bias ratings compared to medication trials</w:t>
      </w:r>
      <w:r w:rsidR="007A12E5" w:rsidRPr="003D0BD8">
        <w:rPr>
          <w:lang w:val="en-GB"/>
        </w:rPr>
        <w:t xml:space="preserve"> (e.g.</w:t>
      </w:r>
      <w:r w:rsidR="009A026A" w:rsidRPr="003D0BD8">
        <w:rPr>
          <w:lang w:val="en-GB"/>
        </w:rPr>
        <w:t xml:space="preserve"> 78% </w:t>
      </w:r>
      <w:r w:rsidR="00400490" w:rsidRPr="003D0BD8">
        <w:rPr>
          <w:lang w:val="en-GB"/>
        </w:rPr>
        <w:t>against</w:t>
      </w:r>
      <w:r w:rsidR="009A026A" w:rsidRPr="003D0BD8">
        <w:rPr>
          <w:lang w:val="en-GB"/>
        </w:rPr>
        <w:t xml:space="preserve"> 20%</w:t>
      </w:r>
      <w:r w:rsidR="007A12E5" w:rsidRPr="003D0BD8">
        <w:rPr>
          <w:lang w:val="en-GB"/>
        </w:rPr>
        <w:t xml:space="preserve"> in</w:t>
      </w:r>
      <w:r w:rsidR="00D26719" w:rsidRPr="003D0BD8">
        <w:rPr>
          <w:lang w:val="en-GB"/>
        </w:rPr>
        <w:t xml:space="preserve"> Zhou </w:t>
      </w:r>
      <w:r w:rsidR="006817BD" w:rsidRPr="003D0BD8">
        <w:rPr>
          <w:lang w:val="en-GB"/>
        </w:rPr>
        <w:fldChar w:fldCharType="begin"/>
      </w:r>
      <w:r w:rsidR="00B254BE" w:rsidRPr="003D0BD8">
        <w:rPr>
          <w:lang w:val="en-GB"/>
        </w:rPr>
        <w:instrText xml:space="preserve"> ADDIN ZOTERO_ITEM CSL_CITATION {"citationID":"8ZeHevtX","properties":{"formattedCitation":"[4]","plainCitation":"[4]","noteIndex":0},"citationItems":[{"id":645,"uris":["http://zotero.org/users/14944207/items/XZIE96TL"],"itemData":{"id":645,"type":"article-journal","container-title":"The Lancet Psychiatry","DOI":"10.1016/S2215-0366(20)30137-1","ISSN":"22150366","issue":"7","page":"581–601","title":"Comparative Efficacy and Acceptability of Antidepressants, Psychotherapies, and Their Combination for Acute Treatment of Children and Adolescents with Depressive Disorder: A Systematic Review and Network Meta-Analysis","title-short":"Comparative Efficacy and Acceptability of Antidepressants, Psychotherapies, and Their Combination for Acute Treatment of Children and Adolescents with Depressive Disorder","volume":"7","author":[{"family":"Zhou","given":"Xinyu"},{"family":"Teng","given":"Teng"},{"family":"Zhang","given":"Yuqing"},{"family":"Del Giovane","given":"Cinzia"},{"family":"Furukawa","given":"Toshi A"},{"family":"Weisz","given":"John R"},{"family":"Li","given":"Xuemei"},{"family":"Cuijpers","given":"Pim"},{"family":"Coghill","given":"David"},{"family":"Xiang","given":"Yajie"},{"family":"Hetrick","given":"Sarah E"},{"family":"Leucht","given":"Stefan"},{"family":"Qin","given":"Mengchang"},{"family":"Barth","given":"Jürgen"},{"family":"Ravindran","given":"Arun V"},{"family":"Yang","given":"Lining"},{"family":"Curry","given":"John"},{"family":"Fan","given":"Li"},{"family":"Silva","given":"Susan G"},{"family":"Cipriani","given":"Andrea"},{"family":"Xie","given":"Peng"}],"accessed":{"date-parts":[["2024",3,26]]},"issued":{"date-parts":[["2020",7]]}}}],"schema":"https://github.com/citation-style-language/schema/raw/master/csl-citation.json"} </w:instrText>
      </w:r>
      <w:r w:rsidR="006817BD" w:rsidRPr="003D0BD8">
        <w:rPr>
          <w:lang w:val="en-GB"/>
        </w:rPr>
        <w:fldChar w:fldCharType="separate"/>
      </w:r>
      <w:r w:rsidR="00250405" w:rsidRPr="003D0BD8">
        <w:rPr>
          <w:rFonts w:cs="Calibri"/>
        </w:rPr>
        <w:t>[4]</w:t>
      </w:r>
      <w:r w:rsidR="006817BD" w:rsidRPr="003D0BD8">
        <w:rPr>
          <w:lang w:val="en-GB"/>
        </w:rPr>
        <w:fldChar w:fldCharType="end"/>
      </w:r>
      <w:r w:rsidR="00D26719" w:rsidRPr="003D0BD8">
        <w:rPr>
          <w:lang w:val="en-GB"/>
        </w:rPr>
        <w:t>),</w:t>
      </w:r>
      <w:r w:rsidR="007A12E5" w:rsidRPr="003D0BD8">
        <w:rPr>
          <w:lang w:val="en-GB"/>
        </w:rPr>
        <w:t xml:space="preserve"> further complicating comparisons.</w:t>
      </w:r>
    </w:p>
    <w:p w14:paraId="7CED2AB2" w14:textId="6CCC48D9" w:rsidR="00073C04" w:rsidRPr="003D0BD8" w:rsidRDefault="004A5480">
      <w:pPr>
        <w:pStyle w:val="BodyText"/>
      </w:pPr>
      <w:bookmarkStart w:id="40" w:name="_Hlk175319343"/>
      <w:bookmarkStart w:id="41" w:name="_Hlk174970276"/>
      <w:bookmarkEnd w:id="39"/>
      <w:r w:rsidRPr="003D0BD8">
        <w:t>Second, psychotherapy controls have moderate effect sizes (-0.</w:t>
      </w:r>
      <w:r w:rsidR="00027935" w:rsidRPr="003D0BD8">
        <w:t>6</w:t>
      </w:r>
      <w:r w:rsidRPr="003D0BD8">
        <w:t xml:space="preserve">) whereas medication controls have very large effect sizes (-1.9). Our analysis could be critiqued </w:t>
      </w:r>
      <w:r w:rsidR="00DB7F6B" w:rsidRPr="003D0BD8">
        <w:t>for comparing</w:t>
      </w:r>
      <w:r w:rsidRPr="003D0BD8">
        <w:t xml:space="preserve"> within</w:t>
      </w:r>
      <w:r w:rsidR="00DB7F6B" w:rsidRPr="003D0BD8">
        <w:t>-</w:t>
      </w:r>
      <w:r w:rsidRPr="003D0BD8">
        <w:t xml:space="preserve">arm symptom change per trial. This </w:t>
      </w:r>
      <w:r w:rsidR="00E46BD5" w:rsidRPr="003D0BD8">
        <w:t>applies</w:t>
      </w:r>
      <w:r w:rsidR="00DB7F6B" w:rsidRPr="003D0BD8">
        <w:t xml:space="preserve"> if</w:t>
      </w:r>
      <w:r w:rsidRPr="003D0BD8">
        <w:t xml:space="preserve"> </w:t>
      </w:r>
      <w:r w:rsidR="00DB7F6B" w:rsidRPr="003D0BD8">
        <w:t>we</w:t>
      </w:r>
      <w:r w:rsidRPr="003D0BD8">
        <w:t xml:space="preserve"> were to draw inferences about</w:t>
      </w:r>
      <w:r w:rsidR="00DB7F6B" w:rsidRPr="003D0BD8">
        <w:t xml:space="preserve"> each arm’s</w:t>
      </w:r>
      <w:r w:rsidRPr="003D0BD8">
        <w:t xml:space="preserve"> efficacy — </w:t>
      </w:r>
      <w:r w:rsidR="00E46BD5" w:rsidRPr="003D0BD8">
        <w:t>where</w:t>
      </w:r>
      <w:r w:rsidRPr="003D0BD8">
        <w:t xml:space="preserve"> preserving </w:t>
      </w:r>
      <w:proofErr w:type="spellStart"/>
      <w:r w:rsidRPr="003D0BD8">
        <w:t>randomisation</w:t>
      </w:r>
      <w:proofErr w:type="spellEnd"/>
      <w:r w:rsidRPr="003D0BD8">
        <w:t xml:space="preserve"> to balance confounders is critical. </w:t>
      </w:r>
      <w:r w:rsidR="005F1C3D" w:rsidRPr="003D0BD8">
        <w:t>I</w:t>
      </w:r>
      <w:r w:rsidRPr="003D0BD8">
        <w:t>mportantly</w:t>
      </w:r>
      <w:bookmarkStart w:id="42" w:name="_Hlk174976893"/>
      <w:r w:rsidRPr="003D0BD8">
        <w:t>, we do not claim that these differences are genuinely due to efficacy differences</w:t>
      </w:r>
      <w:bookmarkEnd w:id="42"/>
      <w:r w:rsidRPr="003D0BD8">
        <w:t>; they may well be because people who attend psychotherapy and medication trials are different and respond differently. In either case</w:t>
      </w:r>
      <w:r w:rsidR="0068079A" w:rsidRPr="003D0BD8">
        <w:t>,</w:t>
      </w:r>
      <w:r w:rsidR="005632FF" w:rsidRPr="003D0BD8">
        <w:t xml:space="preserve"> </w:t>
      </w:r>
      <w:r w:rsidRPr="003D0BD8">
        <w:t xml:space="preserve">the disparity in the response to control conditions is reason for concern about our ability to draw inferences from comparisons of modalities. This is problematic as clinicians </w:t>
      </w:r>
      <w:r w:rsidR="0068079A" w:rsidRPr="003D0BD8">
        <w:t>and</w:t>
      </w:r>
      <w:r w:rsidRPr="003D0BD8">
        <w:t xml:space="preserve"> policy</w:t>
      </w:r>
      <w:r w:rsidR="00E46BD5" w:rsidRPr="003D0BD8">
        <w:t>-</w:t>
      </w:r>
      <w:r w:rsidRPr="003D0BD8">
        <w:t xml:space="preserve">makers often resort to between-group effect sizes to </w:t>
      </w:r>
      <w:proofErr w:type="spellStart"/>
      <w:r w:rsidRPr="003D0BD8">
        <w:t>summarise</w:t>
      </w:r>
      <w:proofErr w:type="spellEnd"/>
      <w:r w:rsidRPr="003D0BD8">
        <w:t xml:space="preserve"> findings.</w:t>
      </w:r>
      <w:r w:rsidR="009A026A" w:rsidRPr="003D0BD8">
        <w:t xml:space="preserve"> </w:t>
      </w:r>
    </w:p>
    <w:p w14:paraId="0C615B28" w14:textId="115B2528" w:rsidR="00B074FF" w:rsidRPr="003D0BD8" w:rsidRDefault="00C41035">
      <w:pPr>
        <w:pStyle w:val="BodyText"/>
      </w:pPr>
      <w:bookmarkStart w:id="43" w:name="_Hlk178092433"/>
      <w:bookmarkStart w:id="44" w:name="_Hlk175319383"/>
      <w:bookmarkEnd w:id="40"/>
      <w:r w:rsidRPr="003D0BD8">
        <w:t>O</w:t>
      </w:r>
      <w:r w:rsidR="00B074FF" w:rsidRPr="003D0BD8">
        <w:t>ur findings are largely in keeping with those of the NMA</w:t>
      </w:r>
      <w:r w:rsidR="00D26719" w:rsidRPr="003D0BD8">
        <w:t>,</w:t>
      </w:r>
      <w:r w:rsidR="00A07BB1" w:rsidRPr="003D0BD8">
        <w:fldChar w:fldCharType="begin"/>
      </w:r>
      <w:r w:rsidR="00B254BE" w:rsidRPr="003D0BD8">
        <w:instrText xml:space="preserve"> ADDIN ZOTERO_ITEM CSL_CITATION {"citationID":"J4Ku9b5i","properties":{"formattedCitation":"[4]","plainCitation":"[4]","noteIndex":0},"citationItems":[{"id":645,"uris":["http://zotero.org/users/14944207/items/XZIE96TL"],"itemData":{"id":645,"type":"article-journal","container-title":"The Lancet Psychiatry","DOI":"10.1016/S2215-0366(20)30137-1","ISSN":"22150366","issue":"7","page":"581–601","title":"Comparative Efficacy and Acceptability of Antidepressants, Psychotherapies, and Their Combination for Acute Treatment of Children and Adolescents with Depressive Disorder: A Systematic Review and Network Meta-Analysis","title-short":"Comparative Efficacy and Acceptability of Antidepressants, Psychotherapies, and Their Combination for Acute Treatment of Children and Adolescents with Depressive Disorder","volume":"7","author":[{"family":"Zhou","given":"Xinyu"},{"family":"Teng","given":"Teng"},{"family":"Zhang","given":"Yuqing"},{"family":"Del Giovane","given":"Cinzia"},{"family":"Furukawa","given":"Toshi A"},{"family":"Weisz","given":"John R"},{"family":"Li","given":"Xuemei"},{"family":"Cuijpers","given":"Pim"},{"family":"Coghill","given":"David"},{"family":"Xiang","given":"Yajie"},{"family":"Hetrick","given":"Sarah E"},{"family":"Leucht","given":"Stefan"},{"family":"Qin","given":"Mengchang"},{"family":"Barth","given":"Jürgen"},{"family":"Ravindran","given":"Arun V"},{"family":"Yang","given":"Lining"},{"family":"Curry","given":"John"},{"family":"Fan","given":"Li"},{"family":"Silva","given":"Susan G"},{"family":"Cipriani","given":"Andrea"},{"family":"Xie","given":"Peng"}],"accessed":{"date-parts":[["2024",3,26]]},"issued":{"date-parts":[["2020",7]]}}}],"schema":"https://github.com/citation-style-language/schema/raw/master/csl-citation.json"} </w:instrText>
      </w:r>
      <w:r w:rsidR="00A07BB1" w:rsidRPr="003D0BD8">
        <w:fldChar w:fldCharType="separate"/>
      </w:r>
      <w:r w:rsidR="00250405" w:rsidRPr="003D0BD8">
        <w:rPr>
          <w:rFonts w:cs="Calibri"/>
        </w:rPr>
        <w:t>[4]</w:t>
      </w:r>
      <w:r w:rsidR="00A07BB1" w:rsidRPr="003D0BD8">
        <w:fldChar w:fldCharType="end"/>
      </w:r>
      <w:r w:rsidR="00B074FF" w:rsidRPr="003D0BD8">
        <w:t xml:space="preserve"> which is designed to preserve the </w:t>
      </w:r>
      <w:proofErr w:type="spellStart"/>
      <w:r w:rsidR="00B074FF" w:rsidRPr="003D0BD8">
        <w:t>randomisation</w:t>
      </w:r>
      <w:proofErr w:type="spellEnd"/>
      <w:r w:rsidR="00B074FF" w:rsidRPr="003D0BD8">
        <w:t xml:space="preserve"> structure.</w:t>
      </w:r>
      <w:r w:rsidR="00C47AC4" w:rsidRPr="003D0BD8">
        <w:t xml:space="preserve"> </w:t>
      </w:r>
      <w:r w:rsidR="00400490" w:rsidRPr="003D0BD8">
        <w:t>I</w:t>
      </w:r>
      <w:r w:rsidR="00B074FF" w:rsidRPr="003D0BD8">
        <w:t>n Zhou et al.</w:t>
      </w:r>
      <w:r w:rsidR="00A07BB1" w:rsidRPr="003D0BD8">
        <w:t>,</w:t>
      </w:r>
      <w:r w:rsidR="00B074FF" w:rsidRPr="003D0BD8">
        <w:t xml:space="preserve"> the estimates for psychotherapy controls, TAU and waitlist conditions </w:t>
      </w:r>
      <w:proofErr w:type="spellStart"/>
      <w:r w:rsidR="00B074FF" w:rsidRPr="003D0BD8">
        <w:t>favoured</w:t>
      </w:r>
      <w:proofErr w:type="spellEnd"/>
      <w:r w:rsidR="00B074FF" w:rsidRPr="003D0BD8">
        <w:t xml:space="preserve"> placebo (though CIs were broad because these were indirectly estimated), as did </w:t>
      </w:r>
      <w:r w:rsidR="00B074FF" w:rsidRPr="003D0BD8">
        <w:lastRenderedPageBreak/>
        <w:t xml:space="preserve">estimates for psychodynamic and </w:t>
      </w:r>
      <w:proofErr w:type="spellStart"/>
      <w:r w:rsidR="00B074FF" w:rsidRPr="003D0BD8">
        <w:t>behavioural</w:t>
      </w:r>
      <w:proofErr w:type="spellEnd"/>
      <w:r w:rsidR="00B074FF" w:rsidRPr="003D0BD8">
        <w:t xml:space="preserve"> therapy. CBT did not differentiate from placebo, a result that is likely heavily weighted by the results of their direct comparison in the TADS trial</w:t>
      </w:r>
      <w:r w:rsidR="00D26719" w:rsidRPr="003D0BD8">
        <w:t>.</w:t>
      </w:r>
      <w:r w:rsidR="006817BD" w:rsidRPr="003D0BD8">
        <w:fldChar w:fldCharType="begin"/>
      </w:r>
      <w:r w:rsidR="00B254BE" w:rsidRPr="003D0BD8">
        <w:instrText xml:space="preserve"> ADDIN ZOTERO_ITEM CSL_CITATION {"citationID":"TtoNBXKX","properties":{"formattedCitation":"[5]","plainCitation":"[5]","noteIndex":0},"citationItems":[{"id":372,"uris":["http://zotero.org/users/14944207/items/TT99QRQ2"],"itemData":{"id":372,"type":"article-journal","container-title":"JAMA","DOI":"10.1001/jama.292.7.807","ISSN":"0098-7484","issue":"7","page":"807","title":"Fluoxetine, Cognitive-Behavioral Therapy, and Their Combination for Adolescents With Depression: Treatment for Adolescents With Depression Study (TADS) Randomized Controlled Trial","title-short":"Fluoxetine, Cognitive-Behavioral Therapy, and Their Combination for Adolescents With Depression","volume":"292","author":[{"family":"March","given":"John"},{"family":"Silva","given":"Susan"},{"family":"Petrycki","given":"Stephen"},{"family":"Curry","given":"John"},{"family":"Wells","given":"Karen"},{"family":"Fairbank","given":"John"},{"family":"Burns","given":"Barbara"},{"family":"Domino","given":"Marisa"},{"family":"McNulty","given":"Steven"},{"family":"Vitiello","given":"Benedetto"},{"family":"Severe","given":"Joanne"}],"accessed":{"date-parts":[["2024",4,9]]},"issued":{"date-parts":[["2004",8]]}}}],"schema":"https://github.com/citation-style-language/schema/raw/master/csl-citation.json"} </w:instrText>
      </w:r>
      <w:r w:rsidR="006817BD" w:rsidRPr="003D0BD8">
        <w:fldChar w:fldCharType="separate"/>
      </w:r>
      <w:r w:rsidR="00250405" w:rsidRPr="003D0BD8">
        <w:rPr>
          <w:rFonts w:cs="Calibri"/>
        </w:rPr>
        <w:t>[5]</w:t>
      </w:r>
      <w:r w:rsidR="006817BD" w:rsidRPr="003D0BD8">
        <w:fldChar w:fldCharType="end"/>
      </w:r>
      <w:r w:rsidRPr="003D0BD8">
        <w:t xml:space="preserve"> </w:t>
      </w:r>
      <w:r w:rsidRPr="003D0BD8">
        <w:rPr>
          <w:lang w:val="en-GB"/>
        </w:rPr>
        <w:t xml:space="preserve">It is possible that any intervention that establishes an alliance between participants and </w:t>
      </w:r>
      <w:r w:rsidR="00400490" w:rsidRPr="003D0BD8">
        <w:rPr>
          <w:lang w:val="en-GB"/>
        </w:rPr>
        <w:t>providers</w:t>
      </w:r>
      <w:r w:rsidRPr="003D0BD8">
        <w:rPr>
          <w:lang w:val="en-GB"/>
        </w:rPr>
        <w:t xml:space="preserve"> </w:t>
      </w:r>
      <w:r w:rsidR="00400490" w:rsidRPr="003D0BD8">
        <w:rPr>
          <w:lang w:val="en-GB"/>
        </w:rPr>
        <w:t>are</w:t>
      </w:r>
      <w:r w:rsidRPr="003D0BD8">
        <w:rPr>
          <w:lang w:val="en-GB"/>
        </w:rPr>
        <w:t xml:space="preserve"> equally beneficial</w:t>
      </w:r>
      <w:r w:rsidR="00D26719" w:rsidRPr="003D0BD8">
        <w:rPr>
          <w:lang w:val="en-GB"/>
        </w:rPr>
        <w:t>,</w:t>
      </w:r>
      <w:r w:rsidRPr="003D0BD8">
        <w:rPr>
          <w:lang w:val="en-GB"/>
        </w:rPr>
        <w:fldChar w:fldCharType="begin"/>
      </w:r>
      <w:r w:rsidR="00737191" w:rsidRPr="003D0BD8">
        <w:rPr>
          <w:lang w:val="en-GB"/>
        </w:rPr>
        <w:instrText xml:space="preserve"> ADDIN ZOTERO_ITEM CSL_CITATION {"citationID":"1A9GnZUH","properties":{"formattedCitation":"[34,35]","plainCitation":"[34,35]","noteIndex":0},"citationItems":[{"id":654,"uris":["http://zotero.org/users/14944207/items/2EZDLE56"],"itemData":{"id":654,"type":"article-journal","container-title":"PLoS ONE","DOI":"10.1371/journal.pone.0002632","ISSN":"1932-6203","issue":"7","journalAbbreviation":"PLoS ONE","language":"en","page":"e2632","source":"DOI.org (Crossref)","title":"Are Child and Adolescent Responses to Placebo Higher in Major Depression than in Anxiety Disorders? A Systematic Review of Placebo-Controlled Trials","title-short":"Are Child and Adolescent Responses to Placebo Higher in Major Depression than in Anxiety Disorders?","URL":"https://dx.plos.org/10.1371/journal.pone.0002632","volume":"3","author":[{"family":"Cohen","given":"David"},{"family":"Deniau","given":"Emmanuelle"},{"family":"Maturana","given":"Alejandro"},{"family":"Tanguy","given":"Marie-Laure"},{"family":"Bodeau","given":"Nicolas"},{"family":"Labelle","given":"Réal"},{"family":"Breton","given":"Jean-Jacques"},{"family":"Guile","given":"Jean-Marc"}],"editor":[{"family":"Hay","given":"Phillipa J."}],"accessed":{"date-parts":[["2024",9,10]]},"issued":{"date-parts":[["2008",7,9]]}}},{"id":650,"uris":["http://zotero.org/users/14944207/items/2U2Z5GLJ"],"itemData":{"id":650,"type":"article-journal","container-title":"The Lancet Psychiatry","DOI":"10.1016/S2215-0366(16)30378-9","ISSN":"22150366","issue":"2","journalAbbreviation":"The Lancet Psychiatry","language":"en","page":"109-119","source":"DOI.org (Crossref)","title":"Cognitive behavioural therapy and short-term psychoanalytical psychotherapy versus a brief psychosocial intervention in adolescents with unipolar major depressive disorder (IMPACT): a multicentre, pragmatic, observer-blind, randomised controlled superiority trial","title-short":"Cognitive behavioural therapy and short-term psychoanalytical psychotherapy versus a brief psychosocial intervention in adolescents with unipolar major depressive disorder (IMPACT)","URL":"https://linkinghub.elsevier.com/retrieve/pii/S2215036616303789","volume":"4","author":[{"family":"Goodyer","given":"Ian M"},{"family":"Reynolds","given":"Shirley"},{"family":"Barrett","given":"Barbara"},{"family":"Byford","given":"Sarah"},{"family":"Dubicka","given":"Bernadka"},{"family":"Hill","given":"Jonathan"},{"family":"Holland","given":"Fiona"},{"family":"Kelvin","given":"Raphael"},{"family":"Midgley","given":"Nick"},{"family":"Roberts","given":"Chris"},{"family":"Senior","given":"Rob"},{"family":"Target","given":"Mary"},{"family":"Widmer","given":"Barry"},{"family":"Wilkinson","given":"Paul"},{"family":"Fonagy","given":"Peter"}],"accessed":{"date-parts":[["2024",9,3]]},"issued":{"date-parts":[["2017",2]]}}}],"schema":"https://github.com/citation-style-language/schema/raw/master/csl-citation.json"} </w:instrText>
      </w:r>
      <w:r w:rsidRPr="003D0BD8">
        <w:rPr>
          <w:lang w:val="en-GB"/>
        </w:rPr>
        <w:fldChar w:fldCharType="separate"/>
      </w:r>
      <w:r w:rsidR="00737191" w:rsidRPr="003D0BD8">
        <w:rPr>
          <w:rFonts w:cs="Calibri"/>
        </w:rPr>
        <w:t>[34,35]</w:t>
      </w:r>
      <w:r w:rsidRPr="003D0BD8">
        <w:rPr>
          <w:lang w:val="en-GB"/>
        </w:rPr>
        <w:fldChar w:fldCharType="end"/>
      </w:r>
      <w:r w:rsidR="00400490" w:rsidRPr="003D0BD8">
        <w:rPr>
          <w:lang w:val="en-GB"/>
        </w:rPr>
        <w:t xml:space="preserve"> raising </w:t>
      </w:r>
      <w:r w:rsidRPr="003D0BD8">
        <w:rPr>
          <w:lang w:val="en-GB"/>
        </w:rPr>
        <w:t>questions about whether specific psychological interventions with highly trained therapists are necessary. This should be considered as a null hypothesis against which to test alternatives.</w:t>
      </w:r>
      <w:r w:rsidR="00B074FF" w:rsidRPr="003D0BD8">
        <w:t xml:space="preserve"> We note that the Zhou</w:t>
      </w:r>
      <w:r w:rsidR="00ED3515" w:rsidRPr="003D0BD8">
        <w:t xml:space="preserve"> </w:t>
      </w:r>
      <w:r w:rsidR="00822ADF" w:rsidRPr="003D0BD8">
        <w:t>NMA</w:t>
      </w:r>
      <w:r w:rsidR="005F1C3D" w:rsidRPr="003D0BD8">
        <w:t>,</w:t>
      </w:r>
      <w:r w:rsidR="00B074FF" w:rsidRPr="003D0BD8">
        <w:t xml:space="preserve"> an admirable effort to </w:t>
      </w:r>
      <w:proofErr w:type="spellStart"/>
      <w:r w:rsidR="00B074FF" w:rsidRPr="003D0BD8">
        <w:t>synthesise</w:t>
      </w:r>
      <w:proofErr w:type="spellEnd"/>
      <w:r w:rsidR="00B074FF" w:rsidRPr="003D0BD8">
        <w:t xml:space="preserve"> the literature, reports on issues that may affect transitivity with tests of incoherence showing significant differences. </w:t>
      </w:r>
      <w:bookmarkEnd w:id="43"/>
      <w:bookmarkEnd w:id="44"/>
    </w:p>
    <w:bookmarkEnd w:id="41"/>
    <w:p w14:paraId="7CED2AB3" w14:textId="31A0C45F" w:rsidR="00073C04" w:rsidRPr="003D0BD8" w:rsidRDefault="00353373">
      <w:pPr>
        <w:pStyle w:val="BodyText"/>
      </w:pPr>
      <w:r w:rsidRPr="003D0BD8">
        <w:t>W</w:t>
      </w:r>
      <w:r w:rsidR="004A5480" w:rsidRPr="003D0BD8">
        <w:t xml:space="preserve">e </w:t>
      </w:r>
      <w:r w:rsidRPr="003D0BD8">
        <w:t xml:space="preserve">next </w:t>
      </w:r>
      <w:r w:rsidR="004A5480" w:rsidRPr="003D0BD8">
        <w:t>examined whether psychotherapy controls are reasonable counterfactuals to receiving treatment</w:t>
      </w:r>
      <w:bookmarkStart w:id="45" w:name="_Hlk177662324"/>
      <w:r w:rsidR="004A5480" w:rsidRPr="003D0BD8">
        <w:t xml:space="preserve">. </w:t>
      </w:r>
      <w:r w:rsidR="00E46BD5" w:rsidRPr="003D0BD8">
        <w:t xml:space="preserve">An obvious </w:t>
      </w:r>
      <w:r w:rsidR="004A5480" w:rsidRPr="003D0BD8">
        <w:t>disadvantage of psychotherapy trials is that they are typically unblinded and</w:t>
      </w:r>
      <w:r w:rsidR="00807F51" w:rsidRPr="003D0BD8">
        <w:t xml:space="preserve"> may be inherently impossible to blind</w:t>
      </w:r>
      <w:r w:rsidR="00E93BFE" w:rsidRPr="003D0BD8">
        <w:t xml:space="preserve">. </w:t>
      </w:r>
      <w:r w:rsidR="00807F51" w:rsidRPr="003D0BD8">
        <w:t>Y</w:t>
      </w:r>
      <w:r w:rsidR="004A5480" w:rsidRPr="003D0BD8">
        <w:t>et</w:t>
      </w:r>
      <w:r w:rsidR="00807F51" w:rsidRPr="003D0BD8">
        <w:t>,</w:t>
      </w:r>
      <w:r w:rsidR="004A5480" w:rsidRPr="003D0BD8">
        <w:t xml:space="preserve"> psychotherapy trials are unlikely to fulfill other basic conditions of the “all else is equal” assumption. </w:t>
      </w:r>
      <w:bookmarkEnd w:id="45"/>
      <w:r w:rsidR="004A5480" w:rsidRPr="003D0BD8">
        <w:t>In order to test that a psychological treatment is effective per se (e.g. because of the specific techniques) rather than because of generic effects (e.g. pleasant human contact), aspects such as therapist contact time should be matched. Many (2</w:t>
      </w:r>
      <w:r w:rsidR="00CC08AF" w:rsidRPr="003D0BD8">
        <w:t>3</w:t>
      </w:r>
      <w:r w:rsidR="004A5480" w:rsidRPr="003D0BD8">
        <w:t>%) psychotherapy RCTs use</w:t>
      </w:r>
      <w:r w:rsidR="00B01EF2" w:rsidRPr="003D0BD8">
        <w:t>d</w:t>
      </w:r>
      <w:r w:rsidR="004A5480" w:rsidRPr="003D0BD8">
        <w:t xml:space="preserve"> waitlist controls, which by definition do not match for hours of therapist contact, and are often associated with disappointment bias. TAU and other psychotherapy control conditions varied drastically; 9 RCTs used controls that exactly matched the active arm in total number of contact hours, though several studies used bibliotherapy or online-only control conditions which did not involve any direct therapist contact. Importantly, controls were often poorly described, resulting in difficulties </w:t>
      </w:r>
      <w:r w:rsidR="005632FF" w:rsidRPr="003D0BD8">
        <w:t xml:space="preserve">in </w:t>
      </w:r>
      <w:r w:rsidR="004A5480" w:rsidRPr="003D0BD8">
        <w:t>evaluating their adequacy as counterfactual conditions. Overall, there is poor matching of control to active treatment conditions in psychotherapy RCTs, with the latter typically featuring considerably more contact hours, which may artificially inflate estimates of efficacy.</w:t>
      </w:r>
    </w:p>
    <w:p w14:paraId="7CED2AB4" w14:textId="10345678" w:rsidR="00073C04" w:rsidRPr="003D0BD8" w:rsidRDefault="004A5480">
      <w:pPr>
        <w:pStyle w:val="BodyText"/>
      </w:pPr>
      <w:bookmarkStart w:id="46" w:name="_Hlk176881334"/>
      <w:r w:rsidRPr="003D0BD8">
        <w:t xml:space="preserve">Given </w:t>
      </w:r>
      <w:r w:rsidR="00BC2EFF" w:rsidRPr="003D0BD8">
        <w:t>this</w:t>
      </w:r>
      <w:r w:rsidRPr="003D0BD8">
        <w:t xml:space="preserve">, </w:t>
      </w:r>
      <w:r w:rsidR="00732C69" w:rsidRPr="003D0BD8">
        <w:t xml:space="preserve">the empirical basis for comparing psychotherapy and medication for adolescent depression is weak, and hence it is difficult to generate guidelines </w:t>
      </w:r>
      <w:r w:rsidR="00373E3B" w:rsidRPr="003D0BD8">
        <w:t>and</w:t>
      </w:r>
      <w:r w:rsidR="00732C69" w:rsidRPr="003D0BD8">
        <w:t xml:space="preserve"> recommend one treatment over another</w:t>
      </w:r>
      <w:r w:rsidR="00373E3B" w:rsidRPr="003D0BD8">
        <w:t>.</w:t>
      </w:r>
      <w:bookmarkEnd w:id="46"/>
      <w:r w:rsidRPr="003D0BD8">
        <w:t xml:space="preserve"> </w:t>
      </w:r>
      <w:r w:rsidR="00E46BD5" w:rsidRPr="003D0BD8">
        <w:t xml:space="preserve">Alternative </w:t>
      </w:r>
      <w:r w:rsidR="001B37A0" w:rsidRPr="003D0BD8">
        <w:t>reasons for recommending psychotherapy over medication in guidelines</w:t>
      </w:r>
      <w:r w:rsidR="007F2B7B" w:rsidRPr="003D0BD8">
        <w:t xml:space="preserve"> (</w:t>
      </w:r>
      <w:r w:rsidR="001B37A0" w:rsidRPr="003D0BD8">
        <w:t>e.g. the presumed better side effect profile</w:t>
      </w:r>
      <w:r w:rsidR="007F2B7B" w:rsidRPr="003D0BD8">
        <w:t>),</w:t>
      </w:r>
      <w:r w:rsidR="001B37A0" w:rsidRPr="003D0BD8">
        <w:t xml:space="preserve"> should be clearly stated and </w:t>
      </w:r>
      <w:r w:rsidR="007F2B7B" w:rsidRPr="003D0BD8">
        <w:t>supported by evidence</w:t>
      </w:r>
      <w:r w:rsidR="001B37A0" w:rsidRPr="003D0BD8">
        <w:t xml:space="preserve">. </w:t>
      </w:r>
      <w:r w:rsidRPr="003D0BD8">
        <w:t xml:space="preserve">Indeed, our findings have several implications for </w:t>
      </w:r>
      <w:r w:rsidR="004D5767" w:rsidRPr="003D0BD8">
        <w:t>stakeholders</w:t>
      </w:r>
      <w:r w:rsidRPr="003D0BD8">
        <w:t>.</w:t>
      </w:r>
    </w:p>
    <w:p w14:paraId="7CED2AB5" w14:textId="77777777" w:rsidR="00073C04" w:rsidRPr="003D0BD8" w:rsidRDefault="004A5480">
      <w:pPr>
        <w:pStyle w:val="BodyText"/>
      </w:pPr>
      <w:r w:rsidRPr="003D0BD8">
        <w:t>First, the grounds for comparison between medication and psychotherapy should be seen as shaky, rather than offering confidence, and there is an urgent need to revisit guidelines and public information in light of the limitations.</w:t>
      </w:r>
    </w:p>
    <w:p w14:paraId="7CED2AB6" w14:textId="5A02BE3C" w:rsidR="00073C04" w:rsidRPr="003D0BD8" w:rsidRDefault="004A5480">
      <w:pPr>
        <w:pStyle w:val="BodyText"/>
      </w:pPr>
      <w:bookmarkStart w:id="47" w:name="_Hlk176881370"/>
      <w:r w:rsidRPr="003D0BD8">
        <w:t>Second, the</w:t>
      </w:r>
      <w:r w:rsidR="00867D64" w:rsidRPr="003D0BD8">
        <w:t xml:space="preserve"> overreliance on easy-to-beat control conditions in psychotherapy trials</w:t>
      </w:r>
      <w:r w:rsidRPr="003D0BD8">
        <w:t xml:space="preserve"> should prompt consideration of how to create fair comparators. </w:t>
      </w:r>
      <w:bookmarkEnd w:id="47"/>
      <w:r w:rsidRPr="003D0BD8">
        <w:t xml:space="preserve">Investment should be directed into providing rigorous evidence that establishes depression psychotherapies as more efficacious than fair controls. There are examples of RCTs where such rigor has been applied in matching active and control arms on variables such as therapist time </w:t>
      </w:r>
      <w:r w:rsidR="00E46BD5" w:rsidRPr="003D0BD8">
        <w:t xml:space="preserve">and </w:t>
      </w:r>
      <w:r w:rsidRPr="003D0BD8">
        <w:t>provision of homework.</w:t>
      </w:r>
      <w:r w:rsidR="00D26719" w:rsidRPr="003D0BD8">
        <w:fldChar w:fldCharType="begin"/>
      </w:r>
      <w:r w:rsidR="00737191" w:rsidRPr="003D0BD8">
        <w:instrText xml:space="preserve"> ADDIN ZOTERO_ITEM CSL_CITATION {"citationID":"0u8uwz1c","properties":{"formattedCitation":"[36\\uc0\\u8211{}38]","plainCitation":"[36–38]","noteIndex":0},"citationItems":[{"id":658,"uris":["http://zotero.org/users/14944207/items/R74ZZ77S"],"itemData":{"id":658,"type":"article-journal","container-title":"JAMA","DOI":"10.1001/jama.298.5.519","ISSN":"0098-7484","issue":"5","journalAbbreviation":"JAMA","language":"en","page":"519","source":"DOI.org (Crossref)","title":"Interventions for Depression Symptoms Among Adolescent Survivors of War and Displacement in Northern Uganda: A Randomized Controlled Trial","title-short":"Interventions for Depression Symptoms Among Adolescent Survivors of War and Displacement in Northern Uganda","URL":"http://jama.jamanetwork.com/article.aspx?doi=10.1001/jama.298.5.519","volume":"298","author":[{"family":"Bolton","given":"Paul"},{"family":"Bass","given":"Judith"},{"family":"Betancourt","given":"Theresa"},{"family":"Speelman","given":"Liesbeth"},{"family":"Onyango","given":"Grace"},{"family":"Clougherty","given":"Kathleen F."},{"family":"Neugebauer","given":"Richard"},{"family":"Murray","given":"Laura"},{"family":"Verdeli","given":"Helen"}],"accessed":{"date-parts":[["2024",9,19]]},"issued":{"date-parts":[["2007",8,1]]}}},{"id":659,"uris":["http://zotero.org/users/14944207/items/GVK6SPB8"],"itemData":{"id":659,"type":"article-journal","abstract":"Thirty-one children, aged 7 to 11 years, were selected on the basis of depressive symptomatology over a two week period, as assessed by self-report questionnaires and a diagnostic interview. Subjects were randomly assigned to one of three groups, namely Social Competence Training (SCT), Attention Placebo Control (APC) and No Treatment Control (NTC). Intervention was conducted on a group basis for eight, weekly sessions. The results indicated a decline in depression scores during the treatment period for subjects in all conditions, and this continued during the two month follow-up period to within the normal range. The SCT programme did not produce significantly greater reductions in depression than either the APC or NTC conditions and was not effective in producing improvements on measures of social competence.","container-title":"Behavioural Psychotherapy","DOI":"10.1017/S0141347300018218","ISSN":"0141-3473, 2051-199X","issue":"2","journalAbbreviation":"Behav. Psychother.","language":"en","license":"https://www.cambridge.org/core/terms","page":"85-102","source":"DOI.org (Crossref)","title":"Cognitive—Behaviour Therapy with Depressed Primary School Children: A Cautionary Note","title-short":"Cognitive—Behaviour Therapy with Depressed Primary School Children","URL":"https://www.cambridge.org/core/product/identifier/S0141347300018218/type/journal_article","volume":"18","author":[{"family":"Liddle","given":"Barbara"},{"family":"Spence","given":"Susan H."}],"accessed":{"date-parts":[["2024",9,19]]},"issued":{"date-parts":[["1990",4]]}}},{"id":660,"uris":["http://zotero.org/users/14944207/items/3HQHJLIU"],"itemData":{"id":660,"type":"article-journal","container-title":"Journal of the American Academy of Child &amp; Adolescent Psychiatry","DOI":"10.1097/01.chi.0000121067.29744.41","ISSN":"08908567","issue":"6","journalAbbreviation":"Journal of the American Academy of Child &amp; Adolescent Psychiatry","language":"en","license":"https://www.elsevier.com/tdm/userlicense/1.0/","page":"660-668","source":"DOI.org (Crossref)","title":"An Efficacy/Effectiveness Study of Cognitive-Behavioral Treatment for Adolescents With Comorbid Major Depression and Conduct Disorder","URL":"https://linkinghub.elsevier.com/retrieve/pii/S0890856709613150","volume":"43","author":[{"family":"Rohde","given":"Paul"},{"family":"Clarke","given":"Gregory N."},{"family":"Mace","given":"David E."},{"family":"Jorgensen","given":"Jenel S."},{"family":"Seeley","given":"John R."}],"accessed":{"date-parts":[["2024",9,19]]},"issued":{"date-parts":[["2004",6]]}}}],"schema":"https://github.com/citation-style-language/schema/raw/master/csl-citation.json"} </w:instrText>
      </w:r>
      <w:r w:rsidR="00D26719" w:rsidRPr="003D0BD8">
        <w:fldChar w:fldCharType="separate"/>
      </w:r>
      <w:r w:rsidR="00737191" w:rsidRPr="003D0BD8">
        <w:rPr>
          <w:rFonts w:cs="Calibri"/>
          <w:szCs w:val="24"/>
        </w:rPr>
        <w:t>[36–38]</w:t>
      </w:r>
      <w:r w:rsidR="00D26719" w:rsidRPr="003D0BD8">
        <w:fldChar w:fldCharType="end"/>
      </w:r>
      <w:r w:rsidRPr="003D0BD8">
        <w:t xml:space="preserve"> </w:t>
      </w:r>
      <w:bookmarkStart w:id="48" w:name="_Hlk174957444"/>
      <w:r w:rsidRPr="003D0BD8">
        <w:t xml:space="preserve">Moreover, there is a place for comparing interventions to TAU </w:t>
      </w:r>
      <w:r w:rsidR="00020AE3" w:rsidRPr="003D0BD8">
        <w:t xml:space="preserve">since these represent real-world comparators. </w:t>
      </w:r>
      <w:proofErr w:type="gramStart"/>
      <w:r w:rsidR="00020AE3" w:rsidRPr="003D0BD8">
        <w:t>H</w:t>
      </w:r>
      <w:r w:rsidRPr="003D0BD8">
        <w:t>owever</w:t>
      </w:r>
      <w:proofErr w:type="gramEnd"/>
      <w:r w:rsidRPr="003D0BD8">
        <w:t xml:space="preserve"> issues of disappointment bias should be addressed to avoid inflating treatment estimates.</w:t>
      </w:r>
    </w:p>
    <w:bookmarkEnd w:id="48"/>
    <w:p w14:paraId="7CED2AB7" w14:textId="2114A557" w:rsidR="00073C04" w:rsidRDefault="004A5480">
      <w:pPr>
        <w:pStyle w:val="BodyText"/>
      </w:pPr>
      <w:r w:rsidRPr="003D0BD8">
        <w:t>Third, our findings make clear the inherent difficulties of comparing psychotherapy with medication trials</w:t>
      </w:r>
      <w:r w:rsidR="00D26719" w:rsidRPr="003D0BD8">
        <w:t>.</w:t>
      </w:r>
      <w:r w:rsidR="00240B39" w:rsidRPr="003D0BD8">
        <w:fldChar w:fldCharType="begin"/>
      </w:r>
      <w:r w:rsidR="00B254BE" w:rsidRPr="003D0BD8">
        <w:instrText xml:space="preserve"> ADDIN ZOTERO_ITEM CSL_CITATION {"citationID":"6wyTM19i","properties":{"formattedCitation":"[13]","plainCitation":"[13]","noteIndex":0},"citationItems":[{"id":141,"uris":["http://zotero.org/users/14944207/items/J2CQ43TI"],"itemData":{"id":141,"type":"article-journal","container-title":"JAMA Psychiatry","DOI":"10.1001/jamapsychiatry.2019.0574","ISSN":"2168-622X","issue":"8","page":"867","title":"Combining Pharmacological and Nonpharmacological Interventions in Network Meta-analysis in Psychiatry","volume":"76","author":[{"family":"Del Giovane","given":"Cinzia"},{"family":"Cortese","given":"Samuele"},{"family":"Cipriani","given":"Andrea"}],"accessed":{"date-parts":[["2024",4,9]]},"issued":{"date-parts":[["2019",8]]}}}],"schema":"https://github.com/citation-style-language/schema/raw/master/csl-citation.json"} </w:instrText>
      </w:r>
      <w:r w:rsidR="00240B39" w:rsidRPr="003D0BD8">
        <w:fldChar w:fldCharType="separate"/>
      </w:r>
      <w:r w:rsidR="00250405" w:rsidRPr="003D0BD8">
        <w:rPr>
          <w:rFonts w:cs="Calibri"/>
        </w:rPr>
        <w:t>[13]</w:t>
      </w:r>
      <w:r w:rsidR="00240B39" w:rsidRPr="003D0BD8">
        <w:fldChar w:fldCharType="end"/>
      </w:r>
      <w:r w:rsidRPr="003D0BD8">
        <w:t xml:space="preserve"> The first obstacle is the comparability of the populations taking part. Head-to-head comparisons of psychotherapy with medication are more </w:t>
      </w:r>
      <w:proofErr w:type="spellStart"/>
      <w:r w:rsidRPr="003D0BD8">
        <w:t>favourable</w:t>
      </w:r>
      <w:proofErr w:type="spellEnd"/>
      <w:r w:rsidRPr="003D0BD8">
        <w:t xml:space="preserve"> in this regard, yet even so these trials might sample the population of those who are indifferent to which treatment they receive</w:t>
      </w:r>
      <w:r w:rsidR="00D26719" w:rsidRPr="003D0BD8">
        <w:t>.</w:t>
      </w:r>
      <w:r w:rsidR="00723665" w:rsidRPr="003D0BD8">
        <w:fldChar w:fldCharType="begin"/>
      </w:r>
      <w:r w:rsidR="00737191" w:rsidRPr="003D0BD8">
        <w:instrText xml:space="preserve"> ADDIN ZOTERO_ITEM CSL_CITATION {"citationID":"u5A8bWYJ","properties":{"formattedCitation":"[29]","plainCitation":"[29]","noteIndex":0},"citationItems":[{"id":599,"uris":["http://zotero.org/users/14944207/items/J9G2PSRU"],"itemData":{"id":599,"type":"article-journal","container-title":"Journal of Affective Disorders","DOI":"10.1016/j.jad.2023.10.047","ISSN":"01650327","page":"86–99","title":"Baseline Depression Severity as Moderator on Depression Outcomes in Psychotherapy and Pharmacotherapy","volume":"344","author":[{"family":"Tröger","given":"Anna"},{"family":"Miguel","given":"Clara"},{"family":"Ciharova","given":"Marketa"},{"family":"De Ponti","given":"Nino"},{"family":"Durman","given":"Güldehan"},{"family":"Cuijpers","given":"Pim"},{"family":"Karyotaki","given":"Eirini"}],"accessed":{"date-parts":[["2024",4,8]]},"issued":{"date-parts":[["2024",1]]}}}],"schema":"https://github.com/citation-style-language/schema/raw/master/csl-citation.json"} </w:instrText>
      </w:r>
      <w:r w:rsidR="00723665" w:rsidRPr="003D0BD8">
        <w:fldChar w:fldCharType="separate"/>
      </w:r>
      <w:r w:rsidR="00737191" w:rsidRPr="003D0BD8">
        <w:rPr>
          <w:rFonts w:cs="Calibri"/>
        </w:rPr>
        <w:t>[29]</w:t>
      </w:r>
      <w:r w:rsidR="00723665" w:rsidRPr="003D0BD8">
        <w:fldChar w:fldCharType="end"/>
      </w:r>
      <w:r w:rsidRPr="003D0BD8">
        <w:t xml:space="preserve"> </w:t>
      </w:r>
      <w:r w:rsidR="00BC2EFF" w:rsidRPr="003D0BD8">
        <w:lastRenderedPageBreak/>
        <w:t>D</w:t>
      </w:r>
      <w:r w:rsidRPr="003D0BD8">
        <w:t>ifficulties with blinding of the psychotherapy control would</w:t>
      </w:r>
      <w:r w:rsidR="00BC2EFF" w:rsidRPr="003D0BD8">
        <w:t xml:space="preserve"> also</w:t>
      </w:r>
      <w:r w:rsidRPr="003D0BD8">
        <w:t xml:space="preserve"> have to be overcome to draw valid inferences.</w:t>
      </w:r>
    </w:p>
    <w:p w14:paraId="00C2BE12" w14:textId="3A67ED51" w:rsidR="00CD0856" w:rsidRDefault="008D7B44">
      <w:pPr>
        <w:pStyle w:val="BodyText"/>
      </w:pPr>
      <w:bookmarkStart w:id="49" w:name="_Hlk185415557"/>
      <w:r w:rsidRPr="00F8617F">
        <w:t>It is not surprising that in the scientific discovery process, there are complexities leading to studies with different designs and aims, and therefore to an apples and oranges situation. This does not invalidate the process as such, nor the individual studies, but does raise questions about whether such studies can be summed up and be deemed comparable.</w:t>
      </w:r>
      <w:r w:rsidR="00CD0856" w:rsidRPr="00F8617F">
        <w:t xml:space="preserve"> This paper is a critique of </w:t>
      </w:r>
      <w:r w:rsidR="00434918">
        <w:t>the</w:t>
      </w:r>
      <w:r w:rsidR="00CD0856" w:rsidRPr="00F8617F">
        <w:t xml:space="preserve"> </w:t>
      </w:r>
      <w:r w:rsidR="00434918">
        <w:t>latter</w:t>
      </w:r>
      <w:r w:rsidR="00CD0856" w:rsidRPr="00F8617F">
        <w:t xml:space="preserve"> point.</w:t>
      </w:r>
    </w:p>
    <w:bookmarkEnd w:id="49"/>
    <w:p w14:paraId="688D71A3" w14:textId="730EA58A" w:rsidR="00CD0856" w:rsidRPr="003D0BD8" w:rsidRDefault="00CD0856">
      <w:pPr>
        <w:pStyle w:val="BodyText"/>
      </w:pPr>
      <w:r>
        <w:t>In summary, o</w:t>
      </w:r>
      <w:r w:rsidRPr="003D0BD8">
        <w:t>ur results question the state of knowledge about the efficacy of psychotherapies and the extent to which giving them primacy in the treatment of depression is justified and beneficial for young people.</w:t>
      </w:r>
      <w:bookmarkStart w:id="50" w:name="_Hlk183533545"/>
      <w:r w:rsidRPr="003D0BD8">
        <w:t xml:space="preserve"> </w:t>
      </w:r>
      <w:bookmarkStart w:id="51" w:name="_Hlk182385200"/>
      <w:r w:rsidRPr="003D0BD8">
        <w:t>Guidelines should not result from metanalyses on their own. Value-based judgements and conventions are key to clinical and public health practice, and may put into perspective quantitative findings. Yet, there should be transparency in the decision-making. Readers of these guidelines need to be informed about the state of knowledge. In this, quantitative evidence is necessary, though insufficient by itself.</w:t>
      </w:r>
      <w:bookmarkEnd w:id="50"/>
      <w:bookmarkEnd w:id="51"/>
    </w:p>
    <w:p w14:paraId="373B6135" w14:textId="0822685A" w:rsidR="00175C84" w:rsidRPr="003D0BD8" w:rsidRDefault="00175C84" w:rsidP="00175C84">
      <w:pPr>
        <w:pStyle w:val="Heading1"/>
      </w:pPr>
      <w:r w:rsidRPr="003D0BD8">
        <w:t>FOOTNOTES</w:t>
      </w:r>
    </w:p>
    <w:p w14:paraId="7C0D0E75" w14:textId="77777777" w:rsidR="00175C84" w:rsidRPr="003D0BD8" w:rsidRDefault="00175C84" w:rsidP="00175C84">
      <w:pPr>
        <w:pStyle w:val="BodyText"/>
      </w:pPr>
      <w:r w:rsidRPr="003D0BD8">
        <w:rPr>
          <w:b/>
        </w:rPr>
        <w:t>Acknowledgements</w:t>
      </w:r>
      <w:r w:rsidRPr="003D0BD8">
        <w:t>: The authors wish to thank Professor Georgia Salanti for helpful discussions.</w:t>
      </w:r>
    </w:p>
    <w:p w14:paraId="1BF0A767" w14:textId="6716DC22" w:rsidR="00175C84" w:rsidRPr="003D0BD8" w:rsidRDefault="00175C84" w:rsidP="00175C84">
      <w:pPr>
        <w:pStyle w:val="BodyText"/>
      </w:pPr>
      <w:r w:rsidRPr="003D0BD8">
        <w:rPr>
          <w:b/>
        </w:rPr>
        <w:t xml:space="preserve">Contributors: </w:t>
      </w:r>
      <w:r w:rsidRPr="003D0BD8">
        <w:t>AS (guarantor) designed and led the project, created the statistical analysis plan</w:t>
      </w:r>
      <w:r w:rsidR="000F424A" w:rsidRPr="003D0BD8">
        <w:t xml:space="preserve">, </w:t>
      </w:r>
      <w:proofErr w:type="spellStart"/>
      <w:r w:rsidR="000F424A" w:rsidRPr="003D0BD8">
        <w:t>analysed</w:t>
      </w:r>
      <w:proofErr w:type="spellEnd"/>
      <w:r w:rsidR="000F424A" w:rsidRPr="003D0BD8">
        <w:t xml:space="preserve"> the data, </w:t>
      </w:r>
      <w:r w:rsidRPr="003D0BD8">
        <w:t xml:space="preserve">and drafted and revised the manuscript. GK contributed to all stages and drafted sections of the manuscript. CB and DB located and screened studies, and extracted and coded data with DM and IMR. CB also cleaned and prepared data for analysis, edited the manuscript and managed the original submission. RU, MK, LF, CM, SC, and GL </w:t>
      </w:r>
      <w:r w:rsidR="000F424A" w:rsidRPr="003D0BD8">
        <w:t xml:space="preserve">critically reviewed and </w:t>
      </w:r>
      <w:r w:rsidRPr="003D0BD8">
        <w:t>edited the manuscript. RD oversaw the revision process, conducted additional analyses and edited the manuscript.</w:t>
      </w:r>
    </w:p>
    <w:p w14:paraId="7A52C87F" w14:textId="51920FC0" w:rsidR="00175C84" w:rsidRPr="003D0BD8" w:rsidRDefault="00175C84" w:rsidP="00175C84">
      <w:pPr>
        <w:pStyle w:val="BodyText"/>
      </w:pPr>
      <w:r w:rsidRPr="003D0BD8">
        <w:rPr>
          <w:b/>
        </w:rPr>
        <w:t xml:space="preserve">Funding: </w:t>
      </w:r>
      <w:r w:rsidRPr="003D0BD8">
        <w:t xml:space="preserve">This project is funded by the </w:t>
      </w:r>
      <w:proofErr w:type="spellStart"/>
      <w:r w:rsidRPr="003D0BD8">
        <w:t>Wellcome</w:t>
      </w:r>
      <w:proofErr w:type="spellEnd"/>
      <w:r w:rsidRPr="003D0BD8">
        <w:t xml:space="preserve"> Trust (grant no. 578195).</w:t>
      </w:r>
      <w:r w:rsidR="0060339C" w:rsidRPr="003D0BD8">
        <w:t xml:space="preserve"> The study researchers acted independently of the funder.</w:t>
      </w:r>
    </w:p>
    <w:p w14:paraId="2C31FD84" w14:textId="77777777" w:rsidR="00A60CE9" w:rsidRPr="003D0BD8" w:rsidRDefault="00175C84" w:rsidP="00A60CE9">
      <w:pPr>
        <w:pStyle w:val="BodyText"/>
      </w:pPr>
      <w:r w:rsidRPr="003D0BD8">
        <w:rPr>
          <w:b/>
        </w:rPr>
        <w:t>Competing interests:</w:t>
      </w:r>
      <w:r w:rsidR="00C4491D" w:rsidRPr="003D0BD8">
        <w:rPr>
          <w:b/>
        </w:rPr>
        <w:t xml:space="preserve"> </w:t>
      </w:r>
      <w:r w:rsidR="00A60CE9" w:rsidRPr="003D0BD8">
        <w:t xml:space="preserve">Professor Cortese is supported by NIHR grants NIHR203684, NIHR203035, NIHR130077, NIHR128472, RP-PG-0618-20003 and by grant 101095568-HORIZONHLTH- 2022-DISEASE-07-03 from the European Research Executive Agency. Professor Cortese has declared reimbursement for travel and accommodation expenses from the Association for Child and Adolescent Central Health (ACAMH) in relation to lectures delivered for ACAMH, the Canadian AADHD Alliance Resource, the British Association of Psychopharmacology, and from Healthcare Convention for educational activity on ADHD, and has received honoraria from </w:t>
      </w:r>
      <w:proofErr w:type="spellStart"/>
      <w:r w:rsidR="00A60CE9" w:rsidRPr="003D0BD8">
        <w:t>Medice</w:t>
      </w:r>
      <w:proofErr w:type="spellEnd"/>
      <w:r w:rsidR="00A60CE9" w:rsidRPr="003D0BD8">
        <w:t xml:space="preserve">. </w:t>
      </w:r>
    </w:p>
    <w:p w14:paraId="2307EBB7" w14:textId="14D775BE" w:rsidR="00C4491D" w:rsidRPr="003D0BD8" w:rsidRDefault="00A60CE9" w:rsidP="00175C84">
      <w:pPr>
        <w:pStyle w:val="BodyText"/>
      </w:pPr>
      <w:r w:rsidRPr="003D0BD8">
        <w:t xml:space="preserve">Dr Moreno is supported by the Spanish Ministry of Science and Innovation, Instituto de Salud Carlos III (ISCIII, PI21/01929), CIBER -Consorcio Centro de </w:t>
      </w:r>
      <w:proofErr w:type="spellStart"/>
      <w:r w:rsidRPr="003D0BD8">
        <w:t>Investigación</w:t>
      </w:r>
      <w:proofErr w:type="spellEnd"/>
      <w:r w:rsidRPr="003D0BD8">
        <w:t xml:space="preserve"> </w:t>
      </w:r>
      <w:proofErr w:type="spellStart"/>
      <w:r w:rsidRPr="003D0BD8">
        <w:t>Biomédica</w:t>
      </w:r>
      <w:proofErr w:type="spellEnd"/>
      <w:r w:rsidRPr="003D0BD8">
        <w:t xml:space="preserve"> </w:t>
      </w:r>
      <w:proofErr w:type="spellStart"/>
      <w:r w:rsidRPr="003D0BD8">
        <w:t>en</w:t>
      </w:r>
      <w:proofErr w:type="spellEnd"/>
      <w:r w:rsidRPr="003D0BD8">
        <w:t xml:space="preserve"> Red- (CB/07/09/0023), co-financed by the European Union and ERDF Funds from the European Commission, “A way of making Europe”, financed by the European Union, Madrid Regional Government, European Union Structural Funds, EU Seventh Framework Program, H2020 Program, and Horizon Europe, National Institute of Mental Health of the National Institutes of Health, Fundación Familia Alonso, and Fundación Alicia Koplowitz. Dr Moreno has received honoraria as a consultant and/or advisor and/or for lectures from Janssen, Angelini, Compass, Pfizer, Sunovion, Teva, British Association of Pharmacology, </w:t>
      </w:r>
      <w:proofErr w:type="spellStart"/>
      <w:r w:rsidRPr="003D0BD8">
        <w:t>Exeltis</w:t>
      </w:r>
      <w:proofErr w:type="spellEnd"/>
      <w:r w:rsidRPr="003D0BD8">
        <w:t xml:space="preserve">, Otsuka, Servier and </w:t>
      </w:r>
      <w:proofErr w:type="spellStart"/>
      <w:r w:rsidRPr="003D0BD8">
        <w:t>Nuvelution</w:t>
      </w:r>
      <w:proofErr w:type="spellEnd"/>
      <w:r w:rsidRPr="003D0BD8">
        <w:t xml:space="preserve"> outside the submitted work.</w:t>
      </w:r>
    </w:p>
    <w:p w14:paraId="0BD2A580" w14:textId="7932E5C4" w:rsidR="00BB7737" w:rsidRPr="003D0BD8" w:rsidRDefault="00175C84" w:rsidP="00E15ACD">
      <w:pPr>
        <w:pStyle w:val="BodyText"/>
      </w:pPr>
      <w:proofErr w:type="spellStart"/>
      <w:r w:rsidRPr="003D0BD8">
        <w:rPr>
          <w:b/>
        </w:rPr>
        <w:lastRenderedPageBreak/>
        <w:t>Licence</w:t>
      </w:r>
      <w:proofErr w:type="spellEnd"/>
      <w:r w:rsidRPr="003D0BD8">
        <w:rPr>
          <w:b/>
        </w:rPr>
        <w:t xml:space="preserve">: </w:t>
      </w:r>
      <w:r w:rsidR="00E15ACD" w:rsidRPr="003D0BD8">
        <w:t>T</w:t>
      </w:r>
      <w:r w:rsidR="00BB7737" w:rsidRPr="003D0BD8">
        <w:t>he Submitting Author has the right to grant</w:t>
      </w:r>
      <w:r w:rsidR="00E15ACD" w:rsidRPr="003D0BD8">
        <w:t>,</w:t>
      </w:r>
      <w:r w:rsidR="00BB7737" w:rsidRPr="003D0BD8">
        <w:t xml:space="preserve"> and does grant</w:t>
      </w:r>
      <w:r w:rsidR="00E15ACD" w:rsidRPr="003D0BD8">
        <w:t>,</w:t>
      </w:r>
      <w:r w:rsidR="00BB7737" w:rsidRPr="003D0BD8">
        <w:t xml:space="preserve"> on behalf of all authors of the Work</w:t>
      </w:r>
      <w:r w:rsidR="00E15ACD" w:rsidRPr="003D0BD8">
        <w:t xml:space="preserve">, </w:t>
      </w:r>
      <w:r w:rsidR="00BB7737" w:rsidRPr="003D0BD8">
        <w:t xml:space="preserve">an exclusive </w:t>
      </w:r>
      <w:proofErr w:type="spellStart"/>
      <w:r w:rsidR="00BB7737" w:rsidRPr="003D0BD8">
        <w:t>licence</w:t>
      </w:r>
      <w:proofErr w:type="spellEnd"/>
      <w:r w:rsidR="00E15ACD" w:rsidRPr="003D0BD8">
        <w:t xml:space="preserve"> </w:t>
      </w:r>
      <w:r w:rsidR="00BB7737" w:rsidRPr="003D0BD8">
        <w:t>on a worldwide, perpetual, irrevocable, royalty-free basis to BMJ Publishing Group Ltd (“BMJ”)</w:t>
      </w:r>
      <w:r w:rsidR="00E15ACD" w:rsidRPr="003D0BD8">
        <w:t xml:space="preserve"> and</w:t>
      </w:r>
      <w:r w:rsidR="00BB7737" w:rsidRPr="003D0BD8">
        <w:t xml:space="preserve"> its licensees</w:t>
      </w:r>
      <w:r w:rsidR="00E15ACD" w:rsidRPr="003D0BD8">
        <w:t xml:space="preserve"> </w:t>
      </w:r>
      <w:r w:rsidR="00BB7737" w:rsidRPr="003D0BD8">
        <w:t xml:space="preserve">to publish the Work in </w:t>
      </w:r>
      <w:r w:rsidR="00E15ACD" w:rsidRPr="003D0BD8">
        <w:rPr>
          <w:i/>
        </w:rPr>
        <w:t>BMJ Mental Health</w:t>
      </w:r>
      <w:r w:rsidR="00E15ACD" w:rsidRPr="003D0BD8">
        <w:t xml:space="preserve"> </w:t>
      </w:r>
      <w:r w:rsidR="00BB7737" w:rsidRPr="003D0BD8">
        <w:t xml:space="preserve">and any other BMJ products and to exploit all rights, as set out in </w:t>
      </w:r>
      <w:r w:rsidR="00E15ACD" w:rsidRPr="003D0BD8">
        <w:t>their</w:t>
      </w:r>
      <w:r w:rsidR="00BB7737" w:rsidRPr="003D0BD8">
        <w:t xml:space="preserve"> </w:t>
      </w:r>
      <w:proofErr w:type="spellStart"/>
      <w:r w:rsidR="00BB7737" w:rsidRPr="003D0BD8">
        <w:t>licence</w:t>
      </w:r>
      <w:proofErr w:type="spellEnd"/>
      <w:r w:rsidR="00E15ACD" w:rsidRPr="003D0BD8">
        <w:t>.</w:t>
      </w:r>
    </w:p>
    <w:p w14:paraId="0515BFF8" w14:textId="22D471FB" w:rsidR="00EC6E78" w:rsidRPr="003D0BD8" w:rsidRDefault="00175C84" w:rsidP="00A957CF">
      <w:pPr>
        <w:pStyle w:val="BodyText"/>
      </w:pPr>
      <w:r w:rsidRPr="003D0BD8">
        <w:rPr>
          <w:b/>
        </w:rPr>
        <w:t xml:space="preserve">Ethics of approval: </w:t>
      </w:r>
      <w:r w:rsidRPr="003D0BD8">
        <w:t>Not applicable.</w:t>
      </w:r>
      <w:bookmarkStart w:id="52" w:name="references"/>
      <w:bookmarkEnd w:id="35"/>
    </w:p>
    <w:p w14:paraId="4B2561DB" w14:textId="77777777" w:rsidR="00EC6E78" w:rsidRPr="003D0BD8" w:rsidRDefault="00EC6E78">
      <w:pPr>
        <w:rPr>
          <w:rFonts w:ascii="Calibri" w:hAnsi="Calibri"/>
        </w:rPr>
      </w:pPr>
      <w:r w:rsidRPr="003D0BD8">
        <w:br w:type="page"/>
      </w:r>
    </w:p>
    <w:p w14:paraId="3FE8FE5B" w14:textId="0411429E" w:rsidR="00BE0D24" w:rsidRPr="003D0BD8" w:rsidRDefault="004A5480" w:rsidP="00EC6E78">
      <w:pPr>
        <w:pStyle w:val="Heading1"/>
        <w:rPr>
          <w:rFonts w:eastAsiaTheme="minorEastAsia" w:cstheme="majorHAnsi"/>
          <w:b w:val="0"/>
          <w:color w:val="auto"/>
          <w:sz w:val="22"/>
          <w:szCs w:val="22"/>
        </w:rPr>
      </w:pPr>
      <w:r w:rsidRPr="003D0BD8">
        <w:rPr>
          <w:rFonts w:cstheme="majorHAnsi"/>
        </w:rPr>
        <w:lastRenderedPageBreak/>
        <w:t>References</w:t>
      </w:r>
      <w:bookmarkStart w:id="53" w:name="refs"/>
      <w:bookmarkStart w:id="54" w:name="X45709e9d5380340d7db8bc59fed9135d031d87d"/>
    </w:p>
    <w:p w14:paraId="35AD5D5B" w14:textId="77777777" w:rsidR="00BF3A93" w:rsidRPr="003D0BD8" w:rsidRDefault="00BE0D24" w:rsidP="00BF3A93">
      <w:pPr>
        <w:pStyle w:val="Bibliography"/>
        <w:rPr>
          <w:rFonts w:ascii="Calibri" w:hAnsi="Calibri" w:cs="Calibri"/>
          <w:sz w:val="24"/>
          <w:szCs w:val="24"/>
        </w:rPr>
      </w:pPr>
      <w:r w:rsidRPr="003D0BD8">
        <w:fldChar w:fldCharType="begin"/>
      </w:r>
      <w:r w:rsidR="00BF3A93" w:rsidRPr="003D0BD8">
        <w:instrText xml:space="preserve"> ADDIN ZOTERO_BIBL {"uncited":[],"omitted":[],"custom":[[["http://zotero.org/users/14944207/items/4FBLZQLT"],"[Dataset] 22 Cuijpers P, Miguel C, Harrer M, Plessen CY, Ciharova M, Kayotaki E. Database of depression psychotherapy trials in children &amp; adolescents with control conditions [Internet]. Metapsy Project. 2023 [cited 2024 October 1]. Available from: https://doi.org/10.5281/zenodo.8097104."],[["http://zotero.org/users/14944207/items/B3845FUB"],"[Dataset] 25 Stringaris A. Apples and Oranges Repository [Internet]. GitHub Repository. 2024 [cited 2024 Oct 1]. Available from: https://github.com/transatlantic-comppsych/apples_oranges"]]} CSL_BIBLIOGRAPHY </w:instrText>
      </w:r>
      <w:r w:rsidRPr="003D0BD8">
        <w:fldChar w:fldCharType="separate"/>
      </w:r>
      <w:r w:rsidR="00BF3A93" w:rsidRPr="003D0BD8">
        <w:rPr>
          <w:rFonts w:ascii="Calibri" w:hAnsi="Calibri" w:cs="Calibri"/>
          <w:sz w:val="24"/>
          <w:szCs w:val="24"/>
        </w:rPr>
        <w:t xml:space="preserve">1 </w:t>
      </w:r>
      <w:r w:rsidR="00BF3A93" w:rsidRPr="003D0BD8">
        <w:rPr>
          <w:rFonts w:ascii="Calibri" w:hAnsi="Calibri" w:cs="Calibri"/>
          <w:sz w:val="24"/>
          <w:szCs w:val="24"/>
        </w:rPr>
        <w:tab/>
        <w:t>NICE. Depression in Children and Young People: Identification and Management. 2019.</w:t>
      </w:r>
    </w:p>
    <w:p w14:paraId="56E34B4B"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2 </w:t>
      </w:r>
      <w:r w:rsidRPr="003D0BD8">
        <w:rPr>
          <w:rFonts w:ascii="Calibri" w:hAnsi="Calibri" w:cs="Calibri"/>
          <w:sz w:val="24"/>
          <w:szCs w:val="24"/>
        </w:rPr>
        <w:tab/>
        <w:t xml:space="preserve">Cipriani A, Zhou X, Del Giovane C, </w:t>
      </w:r>
      <w:r w:rsidRPr="003D0BD8">
        <w:rPr>
          <w:rFonts w:ascii="Calibri" w:hAnsi="Calibri" w:cs="Calibri"/>
          <w:i/>
          <w:iCs/>
          <w:sz w:val="24"/>
          <w:szCs w:val="24"/>
        </w:rPr>
        <w:t>et al.</w:t>
      </w:r>
      <w:r w:rsidRPr="003D0BD8">
        <w:rPr>
          <w:rFonts w:ascii="Calibri" w:hAnsi="Calibri" w:cs="Calibri"/>
          <w:sz w:val="24"/>
          <w:szCs w:val="24"/>
        </w:rPr>
        <w:t xml:space="preserve"> Comparative Efficacy and Tolerability of Antidepressants for Major Depressive Disorder in Children and Adolescents: A Network Meta-Analysis. </w:t>
      </w:r>
      <w:r w:rsidRPr="003D0BD8">
        <w:rPr>
          <w:rFonts w:ascii="Calibri" w:hAnsi="Calibri" w:cs="Calibri"/>
          <w:i/>
          <w:iCs/>
          <w:sz w:val="24"/>
          <w:szCs w:val="24"/>
        </w:rPr>
        <w:t>The Lancet</w:t>
      </w:r>
      <w:r w:rsidRPr="003D0BD8">
        <w:rPr>
          <w:rFonts w:ascii="Calibri" w:hAnsi="Calibri" w:cs="Calibri"/>
          <w:sz w:val="24"/>
          <w:szCs w:val="24"/>
        </w:rPr>
        <w:t>. 2016;388:881–90. doi: 10.1016/S0140-6736(16)30385-3</w:t>
      </w:r>
    </w:p>
    <w:p w14:paraId="68CC50EA"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3 </w:t>
      </w:r>
      <w:r w:rsidRPr="003D0BD8">
        <w:rPr>
          <w:rFonts w:ascii="Calibri" w:hAnsi="Calibri" w:cs="Calibri"/>
          <w:sz w:val="24"/>
          <w:szCs w:val="24"/>
        </w:rPr>
        <w:tab/>
        <w:t xml:space="preserve">Cuijpers P, Karyotaki E, Ciharova M, </w:t>
      </w:r>
      <w:r w:rsidRPr="003D0BD8">
        <w:rPr>
          <w:rFonts w:ascii="Calibri" w:hAnsi="Calibri" w:cs="Calibri"/>
          <w:i/>
          <w:iCs/>
          <w:sz w:val="24"/>
          <w:szCs w:val="24"/>
        </w:rPr>
        <w:t>et al.</w:t>
      </w:r>
      <w:r w:rsidRPr="003D0BD8">
        <w:rPr>
          <w:rFonts w:ascii="Calibri" w:hAnsi="Calibri" w:cs="Calibri"/>
          <w:sz w:val="24"/>
          <w:szCs w:val="24"/>
        </w:rPr>
        <w:t xml:space="preserve"> The Effects of Psychological Treatments of Depression in Children and Adolescents on Response, Reliable Change, and Deterioration: A Systematic Review and Meta-Analysis. </w:t>
      </w:r>
      <w:r w:rsidRPr="003D0BD8">
        <w:rPr>
          <w:rFonts w:ascii="Calibri" w:hAnsi="Calibri" w:cs="Calibri"/>
          <w:i/>
          <w:iCs/>
          <w:sz w:val="24"/>
          <w:szCs w:val="24"/>
        </w:rPr>
        <w:t>Eur Child Adolesc Psychiatry</w:t>
      </w:r>
      <w:r w:rsidRPr="003D0BD8">
        <w:rPr>
          <w:rFonts w:ascii="Calibri" w:hAnsi="Calibri" w:cs="Calibri"/>
          <w:sz w:val="24"/>
          <w:szCs w:val="24"/>
        </w:rPr>
        <w:t>. Published Online First: October 2021. doi: 10.1007/s00787-021-01884-6</w:t>
      </w:r>
    </w:p>
    <w:p w14:paraId="01490497"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4 </w:t>
      </w:r>
      <w:r w:rsidRPr="003D0BD8">
        <w:rPr>
          <w:rFonts w:ascii="Calibri" w:hAnsi="Calibri" w:cs="Calibri"/>
          <w:sz w:val="24"/>
          <w:szCs w:val="24"/>
        </w:rPr>
        <w:tab/>
        <w:t xml:space="preserve">Zhou X, Teng T, Zhang Y, </w:t>
      </w:r>
      <w:r w:rsidRPr="003D0BD8">
        <w:rPr>
          <w:rFonts w:ascii="Calibri" w:hAnsi="Calibri" w:cs="Calibri"/>
          <w:i/>
          <w:iCs/>
          <w:sz w:val="24"/>
          <w:szCs w:val="24"/>
        </w:rPr>
        <w:t>et al.</w:t>
      </w:r>
      <w:r w:rsidRPr="003D0BD8">
        <w:rPr>
          <w:rFonts w:ascii="Calibri" w:hAnsi="Calibri" w:cs="Calibri"/>
          <w:sz w:val="24"/>
          <w:szCs w:val="24"/>
        </w:rPr>
        <w:t xml:space="preserve"> Comparative Efficacy and Acceptability of Antidepressants, Psychotherapies, and Their Combination for Acute Treatment of Children and Adolescents with Depressive Disorder: A Systematic Review and Network Meta-Analysis. </w:t>
      </w:r>
      <w:r w:rsidRPr="003D0BD8">
        <w:rPr>
          <w:rFonts w:ascii="Calibri" w:hAnsi="Calibri" w:cs="Calibri"/>
          <w:i/>
          <w:iCs/>
          <w:sz w:val="24"/>
          <w:szCs w:val="24"/>
        </w:rPr>
        <w:t>Lancet Psychiatry</w:t>
      </w:r>
      <w:r w:rsidRPr="003D0BD8">
        <w:rPr>
          <w:rFonts w:ascii="Calibri" w:hAnsi="Calibri" w:cs="Calibri"/>
          <w:sz w:val="24"/>
          <w:szCs w:val="24"/>
        </w:rPr>
        <w:t>. 2020;7:581–601. doi: 10.1016/S2215-0366(20)30137-1</w:t>
      </w:r>
    </w:p>
    <w:p w14:paraId="6941D7B0"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5 </w:t>
      </w:r>
      <w:r w:rsidRPr="003D0BD8">
        <w:rPr>
          <w:rFonts w:ascii="Calibri" w:hAnsi="Calibri" w:cs="Calibri"/>
          <w:sz w:val="24"/>
          <w:szCs w:val="24"/>
        </w:rPr>
        <w:tab/>
        <w:t xml:space="preserve">March J, Silva S, Petrycki S, </w:t>
      </w:r>
      <w:r w:rsidRPr="003D0BD8">
        <w:rPr>
          <w:rFonts w:ascii="Calibri" w:hAnsi="Calibri" w:cs="Calibri"/>
          <w:i/>
          <w:iCs/>
          <w:sz w:val="24"/>
          <w:szCs w:val="24"/>
        </w:rPr>
        <w:t>et al.</w:t>
      </w:r>
      <w:r w:rsidRPr="003D0BD8">
        <w:rPr>
          <w:rFonts w:ascii="Calibri" w:hAnsi="Calibri" w:cs="Calibri"/>
          <w:sz w:val="24"/>
          <w:szCs w:val="24"/>
        </w:rPr>
        <w:t xml:space="preserve"> Fluoxetine, Cognitive-Behavioral Therapy, and Their Combination for Adolescents With Depression: Treatment for Adolescents With Depression Study (TADS) Randomized Controlled Trial. </w:t>
      </w:r>
      <w:r w:rsidRPr="003D0BD8">
        <w:rPr>
          <w:rFonts w:ascii="Calibri" w:hAnsi="Calibri" w:cs="Calibri"/>
          <w:i/>
          <w:iCs/>
          <w:sz w:val="24"/>
          <w:szCs w:val="24"/>
        </w:rPr>
        <w:t>JAMA</w:t>
      </w:r>
      <w:r w:rsidRPr="003D0BD8">
        <w:rPr>
          <w:rFonts w:ascii="Calibri" w:hAnsi="Calibri" w:cs="Calibri"/>
          <w:sz w:val="24"/>
          <w:szCs w:val="24"/>
        </w:rPr>
        <w:t>. 2004;292:807. doi: 10.1001/jama.292.7.807</w:t>
      </w:r>
    </w:p>
    <w:p w14:paraId="1DFC7C0B"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6 </w:t>
      </w:r>
      <w:r w:rsidRPr="003D0BD8">
        <w:rPr>
          <w:rFonts w:ascii="Calibri" w:hAnsi="Calibri" w:cs="Calibri"/>
          <w:sz w:val="24"/>
          <w:szCs w:val="24"/>
        </w:rPr>
        <w:tab/>
        <w:t xml:space="preserve">Goodyer I, Dubicka B, Wilkinson P, </w:t>
      </w:r>
      <w:r w:rsidRPr="003D0BD8">
        <w:rPr>
          <w:rFonts w:ascii="Calibri" w:hAnsi="Calibri" w:cs="Calibri"/>
          <w:i/>
          <w:iCs/>
          <w:sz w:val="24"/>
          <w:szCs w:val="24"/>
        </w:rPr>
        <w:t>et al.</w:t>
      </w:r>
      <w:r w:rsidRPr="003D0BD8">
        <w:rPr>
          <w:rFonts w:ascii="Calibri" w:hAnsi="Calibri" w:cs="Calibri"/>
          <w:sz w:val="24"/>
          <w:szCs w:val="24"/>
        </w:rPr>
        <w:t xml:space="preserve"> A randomised controlled trial of cognitive behaviour therapy in adolescents with major depression treated by selective serotonin reuptake inhibitors. The ADAPT trial. </w:t>
      </w:r>
      <w:r w:rsidRPr="003D0BD8">
        <w:rPr>
          <w:rFonts w:ascii="Calibri" w:hAnsi="Calibri" w:cs="Calibri"/>
          <w:i/>
          <w:iCs/>
          <w:sz w:val="24"/>
          <w:szCs w:val="24"/>
        </w:rPr>
        <w:t>Health Technol Assess</w:t>
      </w:r>
      <w:r w:rsidRPr="003D0BD8">
        <w:rPr>
          <w:rFonts w:ascii="Calibri" w:hAnsi="Calibri" w:cs="Calibri"/>
          <w:sz w:val="24"/>
          <w:szCs w:val="24"/>
        </w:rPr>
        <w:t>. 2008;12. doi: 10.3310/hta12140</w:t>
      </w:r>
    </w:p>
    <w:p w14:paraId="7A2F6FA9"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7 </w:t>
      </w:r>
      <w:r w:rsidRPr="003D0BD8">
        <w:rPr>
          <w:rFonts w:ascii="Calibri" w:hAnsi="Calibri" w:cs="Calibri"/>
          <w:sz w:val="24"/>
          <w:szCs w:val="24"/>
        </w:rPr>
        <w:tab/>
        <w:t xml:space="preserve">Chaimani A, Caldwell \relax DM, Li T, </w:t>
      </w:r>
      <w:r w:rsidRPr="003D0BD8">
        <w:rPr>
          <w:rFonts w:ascii="Calibri" w:hAnsi="Calibri" w:cs="Calibri"/>
          <w:i/>
          <w:iCs/>
          <w:sz w:val="24"/>
          <w:szCs w:val="24"/>
        </w:rPr>
        <w:t>et al.</w:t>
      </w:r>
      <w:r w:rsidRPr="003D0BD8">
        <w:rPr>
          <w:rFonts w:ascii="Calibri" w:hAnsi="Calibri" w:cs="Calibri"/>
          <w:sz w:val="24"/>
          <w:szCs w:val="24"/>
        </w:rPr>
        <w:t xml:space="preserve"> Chapter 11: Undertaking Network Meta-Analyses. </w:t>
      </w:r>
      <w:r w:rsidRPr="003D0BD8">
        <w:rPr>
          <w:rFonts w:ascii="Calibri" w:hAnsi="Calibri" w:cs="Calibri"/>
          <w:i/>
          <w:iCs/>
          <w:sz w:val="24"/>
          <w:szCs w:val="24"/>
        </w:rPr>
        <w:t>Cochrane Handbook for Systematic Reviews of Interventions Version 6.4</w:t>
      </w:r>
      <w:r w:rsidRPr="003D0BD8">
        <w:rPr>
          <w:rFonts w:ascii="Calibri" w:hAnsi="Calibri" w:cs="Calibri"/>
          <w:sz w:val="24"/>
          <w:szCs w:val="24"/>
        </w:rPr>
        <w:t>. Cochrane 2023.</w:t>
      </w:r>
    </w:p>
    <w:p w14:paraId="08DB930B"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8 </w:t>
      </w:r>
      <w:r w:rsidRPr="003D0BD8">
        <w:rPr>
          <w:rFonts w:ascii="Calibri" w:hAnsi="Calibri" w:cs="Calibri"/>
          <w:sz w:val="24"/>
          <w:szCs w:val="24"/>
        </w:rPr>
        <w:tab/>
        <w:t xml:space="preserve">Jaycox LH, Asarnow JR, Sherbourne CD, </w:t>
      </w:r>
      <w:r w:rsidRPr="003D0BD8">
        <w:rPr>
          <w:rFonts w:ascii="Calibri" w:hAnsi="Calibri" w:cs="Calibri"/>
          <w:i/>
          <w:iCs/>
          <w:sz w:val="24"/>
          <w:szCs w:val="24"/>
        </w:rPr>
        <w:t>et al.</w:t>
      </w:r>
      <w:r w:rsidRPr="003D0BD8">
        <w:rPr>
          <w:rFonts w:ascii="Calibri" w:hAnsi="Calibri" w:cs="Calibri"/>
          <w:sz w:val="24"/>
          <w:szCs w:val="24"/>
        </w:rPr>
        <w:t xml:space="preserve"> Adolescent Primary Care Patients’ Preferences for Depression Treatment. </w:t>
      </w:r>
      <w:r w:rsidRPr="003D0BD8">
        <w:rPr>
          <w:rFonts w:ascii="Calibri" w:hAnsi="Calibri" w:cs="Calibri"/>
          <w:i/>
          <w:iCs/>
          <w:sz w:val="24"/>
          <w:szCs w:val="24"/>
        </w:rPr>
        <w:t>Adm Policy Ment Health Ment Health Serv Res</w:t>
      </w:r>
      <w:r w:rsidRPr="003D0BD8">
        <w:rPr>
          <w:rFonts w:ascii="Calibri" w:hAnsi="Calibri" w:cs="Calibri"/>
          <w:sz w:val="24"/>
          <w:szCs w:val="24"/>
        </w:rPr>
        <w:t>. 2006;33:198–207. doi: 10.1007/s10488-006-0033-7</w:t>
      </w:r>
    </w:p>
    <w:p w14:paraId="6AA4CF28"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9 </w:t>
      </w:r>
      <w:r w:rsidRPr="003D0BD8">
        <w:rPr>
          <w:rFonts w:ascii="Calibri" w:hAnsi="Calibri" w:cs="Calibri"/>
          <w:sz w:val="24"/>
          <w:szCs w:val="24"/>
        </w:rPr>
        <w:tab/>
        <w:t xml:space="preserve">Langer DA, Kritikos TK, Asarnow JR, </w:t>
      </w:r>
      <w:r w:rsidRPr="003D0BD8">
        <w:rPr>
          <w:rFonts w:ascii="Calibri" w:hAnsi="Calibri" w:cs="Calibri"/>
          <w:i/>
          <w:iCs/>
          <w:sz w:val="24"/>
          <w:szCs w:val="24"/>
        </w:rPr>
        <w:t>et al.</w:t>
      </w:r>
      <w:r w:rsidRPr="003D0BD8">
        <w:rPr>
          <w:rFonts w:ascii="Calibri" w:hAnsi="Calibri" w:cs="Calibri"/>
          <w:sz w:val="24"/>
          <w:szCs w:val="24"/>
        </w:rPr>
        <w:t xml:space="preserve"> Parent and Youth Preferences in the Treatment of Youth Depression. </w:t>
      </w:r>
      <w:r w:rsidRPr="003D0BD8">
        <w:rPr>
          <w:rFonts w:ascii="Calibri" w:hAnsi="Calibri" w:cs="Calibri"/>
          <w:i/>
          <w:iCs/>
          <w:sz w:val="24"/>
          <w:szCs w:val="24"/>
        </w:rPr>
        <w:t>Child Psychiatry Hum Dev</w:t>
      </w:r>
      <w:r w:rsidRPr="003D0BD8">
        <w:rPr>
          <w:rFonts w:ascii="Calibri" w:hAnsi="Calibri" w:cs="Calibri"/>
          <w:sz w:val="24"/>
          <w:szCs w:val="24"/>
        </w:rPr>
        <w:t>. 2021;52:236–47. doi: 10.1007/s10578-020-01006-4</w:t>
      </w:r>
    </w:p>
    <w:p w14:paraId="4FAC1A48"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0 </w:t>
      </w:r>
      <w:r w:rsidRPr="003D0BD8">
        <w:rPr>
          <w:rFonts w:ascii="Calibri" w:hAnsi="Calibri" w:cs="Calibri"/>
          <w:sz w:val="24"/>
          <w:szCs w:val="24"/>
        </w:rPr>
        <w:tab/>
        <w:t xml:space="preserve">McHugh RK, Whitton SW, Peckham AD, </w:t>
      </w:r>
      <w:r w:rsidRPr="003D0BD8">
        <w:rPr>
          <w:rFonts w:ascii="Calibri" w:hAnsi="Calibri" w:cs="Calibri"/>
          <w:i/>
          <w:iCs/>
          <w:sz w:val="24"/>
          <w:szCs w:val="24"/>
        </w:rPr>
        <w:t>et al.</w:t>
      </w:r>
      <w:r w:rsidRPr="003D0BD8">
        <w:rPr>
          <w:rFonts w:ascii="Calibri" w:hAnsi="Calibri" w:cs="Calibri"/>
          <w:sz w:val="24"/>
          <w:szCs w:val="24"/>
        </w:rPr>
        <w:t xml:space="preserve"> Patient Preference for Psychological vs Pharmacologic Treatment of Psychiatric Disorders: A Meta-Analytic Review. </w:t>
      </w:r>
      <w:r w:rsidRPr="003D0BD8">
        <w:rPr>
          <w:rFonts w:ascii="Calibri" w:hAnsi="Calibri" w:cs="Calibri"/>
          <w:i/>
          <w:iCs/>
          <w:sz w:val="24"/>
          <w:szCs w:val="24"/>
        </w:rPr>
        <w:t>J Clin Psychiatry</w:t>
      </w:r>
      <w:r w:rsidRPr="003D0BD8">
        <w:rPr>
          <w:rFonts w:ascii="Calibri" w:hAnsi="Calibri" w:cs="Calibri"/>
          <w:sz w:val="24"/>
          <w:szCs w:val="24"/>
        </w:rPr>
        <w:t>. 2013;74:595–602. doi: 10.4088/JCP.12r07757</w:t>
      </w:r>
    </w:p>
    <w:p w14:paraId="18791373"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1 </w:t>
      </w:r>
      <w:r w:rsidRPr="003D0BD8">
        <w:rPr>
          <w:rFonts w:ascii="Calibri" w:hAnsi="Calibri" w:cs="Calibri"/>
          <w:sz w:val="24"/>
          <w:szCs w:val="24"/>
        </w:rPr>
        <w:tab/>
        <w:t xml:space="preserve">Courtney DB, Watson P, Krause KR, </w:t>
      </w:r>
      <w:r w:rsidRPr="003D0BD8">
        <w:rPr>
          <w:rFonts w:ascii="Calibri" w:hAnsi="Calibri" w:cs="Calibri"/>
          <w:i/>
          <w:iCs/>
          <w:sz w:val="24"/>
          <w:szCs w:val="24"/>
        </w:rPr>
        <w:t>et al.</w:t>
      </w:r>
      <w:r w:rsidRPr="003D0BD8">
        <w:rPr>
          <w:rFonts w:ascii="Calibri" w:hAnsi="Calibri" w:cs="Calibri"/>
          <w:sz w:val="24"/>
          <w:szCs w:val="24"/>
        </w:rPr>
        <w:t xml:space="preserve"> Predictors, Moderators, and Mediators Associated With Treatment Outcome in Randomized Clinical Trials Among Adolescents With </w:t>
      </w:r>
      <w:r w:rsidRPr="003D0BD8">
        <w:rPr>
          <w:rFonts w:ascii="Calibri" w:hAnsi="Calibri" w:cs="Calibri"/>
          <w:sz w:val="24"/>
          <w:szCs w:val="24"/>
        </w:rPr>
        <w:lastRenderedPageBreak/>
        <w:t xml:space="preserve">Depression: A Scoping Review. </w:t>
      </w:r>
      <w:r w:rsidRPr="003D0BD8">
        <w:rPr>
          <w:rFonts w:ascii="Calibri" w:hAnsi="Calibri" w:cs="Calibri"/>
          <w:i/>
          <w:iCs/>
          <w:sz w:val="24"/>
          <w:szCs w:val="24"/>
        </w:rPr>
        <w:t>JAMA Netw Open</w:t>
      </w:r>
      <w:r w:rsidRPr="003D0BD8">
        <w:rPr>
          <w:rFonts w:ascii="Calibri" w:hAnsi="Calibri" w:cs="Calibri"/>
          <w:sz w:val="24"/>
          <w:szCs w:val="24"/>
        </w:rPr>
        <w:t>. 2022;5:e2146331. doi: 10.1001/jamanetworkopen.2021.46331</w:t>
      </w:r>
    </w:p>
    <w:p w14:paraId="77EBEDB4"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2 </w:t>
      </w:r>
      <w:r w:rsidRPr="003D0BD8">
        <w:rPr>
          <w:rFonts w:ascii="Calibri" w:hAnsi="Calibri" w:cs="Calibri"/>
          <w:sz w:val="24"/>
          <w:szCs w:val="24"/>
        </w:rPr>
        <w:tab/>
        <w:t xml:space="preserve">Lorenzo-Luaces L, Rodriguez-Quintana N, Bailey AJ. Double Trouble: Do Symptom Severity and Duration Interact to Predicting Treatment Outcomes in Adolescent Depression? </w:t>
      </w:r>
      <w:r w:rsidRPr="003D0BD8">
        <w:rPr>
          <w:rFonts w:ascii="Calibri" w:hAnsi="Calibri" w:cs="Calibri"/>
          <w:i/>
          <w:iCs/>
          <w:sz w:val="24"/>
          <w:szCs w:val="24"/>
        </w:rPr>
        <w:t>Behav Res Ther</w:t>
      </w:r>
      <w:r w:rsidRPr="003D0BD8">
        <w:rPr>
          <w:rFonts w:ascii="Calibri" w:hAnsi="Calibri" w:cs="Calibri"/>
          <w:sz w:val="24"/>
          <w:szCs w:val="24"/>
        </w:rPr>
        <w:t>. 2020;131:103637. doi: 10.1016/j.brat.2020.103637</w:t>
      </w:r>
    </w:p>
    <w:p w14:paraId="310B04CF"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3 </w:t>
      </w:r>
      <w:r w:rsidRPr="003D0BD8">
        <w:rPr>
          <w:rFonts w:ascii="Calibri" w:hAnsi="Calibri" w:cs="Calibri"/>
          <w:sz w:val="24"/>
          <w:szCs w:val="24"/>
        </w:rPr>
        <w:tab/>
        <w:t xml:space="preserve">Del Giovane C, Cortese S, Cipriani A. Combining Pharmacological and Nonpharmacological Interventions in Network Meta-analysis in Psychiatry. </w:t>
      </w:r>
      <w:r w:rsidRPr="003D0BD8">
        <w:rPr>
          <w:rFonts w:ascii="Calibri" w:hAnsi="Calibri" w:cs="Calibri"/>
          <w:i/>
          <w:iCs/>
          <w:sz w:val="24"/>
          <w:szCs w:val="24"/>
        </w:rPr>
        <w:t>JAMA Psychiatry</w:t>
      </w:r>
      <w:r w:rsidRPr="003D0BD8">
        <w:rPr>
          <w:rFonts w:ascii="Calibri" w:hAnsi="Calibri" w:cs="Calibri"/>
          <w:sz w:val="24"/>
          <w:szCs w:val="24"/>
        </w:rPr>
        <w:t>. 2019;76:867. doi: 10.1001/jamapsychiatry.2019.0574</w:t>
      </w:r>
    </w:p>
    <w:p w14:paraId="0EC43AC4"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4 </w:t>
      </w:r>
      <w:r w:rsidRPr="003D0BD8">
        <w:rPr>
          <w:rFonts w:ascii="Calibri" w:hAnsi="Calibri" w:cs="Calibri"/>
          <w:sz w:val="24"/>
          <w:szCs w:val="24"/>
        </w:rPr>
        <w:tab/>
        <w:t xml:space="preserve">Calvo A, Moreno M, Ruiz-Sancho A, </w:t>
      </w:r>
      <w:r w:rsidRPr="003D0BD8">
        <w:rPr>
          <w:rFonts w:ascii="Calibri" w:hAnsi="Calibri" w:cs="Calibri"/>
          <w:i/>
          <w:iCs/>
          <w:sz w:val="24"/>
          <w:szCs w:val="24"/>
        </w:rPr>
        <w:t>et al.</w:t>
      </w:r>
      <w:r w:rsidRPr="003D0BD8">
        <w:rPr>
          <w:rFonts w:ascii="Calibri" w:hAnsi="Calibri" w:cs="Calibri"/>
          <w:sz w:val="24"/>
          <w:szCs w:val="24"/>
        </w:rPr>
        <w:t xml:space="preserve"> Intervention for Adolescents With Early-Onset Psychosis and Their Families: A Randomized Controlled Trial. </w:t>
      </w:r>
      <w:r w:rsidRPr="003D0BD8">
        <w:rPr>
          <w:rFonts w:ascii="Calibri" w:hAnsi="Calibri" w:cs="Calibri"/>
          <w:i/>
          <w:iCs/>
          <w:sz w:val="24"/>
          <w:szCs w:val="24"/>
        </w:rPr>
        <w:t>J Am Acad Child Adolesc Psychiatry</w:t>
      </w:r>
      <w:r w:rsidRPr="003D0BD8">
        <w:rPr>
          <w:rFonts w:ascii="Calibri" w:hAnsi="Calibri" w:cs="Calibri"/>
          <w:sz w:val="24"/>
          <w:szCs w:val="24"/>
        </w:rPr>
        <w:t>. 2014;53:688–96. doi: 10.1016/j.jaac.2014.04.004</w:t>
      </w:r>
    </w:p>
    <w:p w14:paraId="190F2235"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5 </w:t>
      </w:r>
      <w:r w:rsidRPr="003D0BD8">
        <w:rPr>
          <w:rFonts w:ascii="Calibri" w:hAnsi="Calibri" w:cs="Calibri"/>
          <w:sz w:val="24"/>
          <w:szCs w:val="24"/>
        </w:rPr>
        <w:tab/>
        <w:t xml:space="preserve">Relton C, Burbach M, Collett C, </w:t>
      </w:r>
      <w:r w:rsidRPr="003D0BD8">
        <w:rPr>
          <w:rFonts w:ascii="Calibri" w:hAnsi="Calibri" w:cs="Calibri"/>
          <w:i/>
          <w:iCs/>
          <w:sz w:val="24"/>
          <w:szCs w:val="24"/>
        </w:rPr>
        <w:t>et al.</w:t>
      </w:r>
      <w:r w:rsidRPr="003D0BD8">
        <w:rPr>
          <w:rFonts w:ascii="Calibri" w:hAnsi="Calibri" w:cs="Calibri"/>
          <w:sz w:val="24"/>
          <w:szCs w:val="24"/>
        </w:rPr>
        <w:t xml:space="preserve"> The Ethics of `Trials within Cohorts’ (TwiCs): 2nd International Symposium: London, UK. 7-8 November 2016. </w:t>
      </w:r>
      <w:r w:rsidRPr="003D0BD8">
        <w:rPr>
          <w:rFonts w:ascii="Calibri" w:hAnsi="Calibri" w:cs="Calibri"/>
          <w:i/>
          <w:iCs/>
          <w:sz w:val="24"/>
          <w:szCs w:val="24"/>
        </w:rPr>
        <w:t>Trials</w:t>
      </w:r>
      <w:r w:rsidRPr="003D0BD8">
        <w:rPr>
          <w:rFonts w:ascii="Calibri" w:hAnsi="Calibri" w:cs="Calibri"/>
          <w:sz w:val="24"/>
          <w:szCs w:val="24"/>
        </w:rPr>
        <w:t>. 2017;18:244, s13063-017-1961–0. doi: 10.1186/s13063-017-1961-0</w:t>
      </w:r>
    </w:p>
    <w:p w14:paraId="74A01D26"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6 </w:t>
      </w:r>
      <w:r w:rsidRPr="003D0BD8">
        <w:rPr>
          <w:rFonts w:ascii="Calibri" w:hAnsi="Calibri" w:cs="Calibri"/>
          <w:sz w:val="24"/>
          <w:szCs w:val="24"/>
        </w:rPr>
        <w:tab/>
        <w:t xml:space="preserve">Lin Y-H, Sahker E, Shinohara K, </w:t>
      </w:r>
      <w:r w:rsidRPr="003D0BD8">
        <w:rPr>
          <w:rFonts w:ascii="Calibri" w:hAnsi="Calibri" w:cs="Calibri"/>
          <w:i/>
          <w:iCs/>
          <w:sz w:val="24"/>
          <w:szCs w:val="24"/>
        </w:rPr>
        <w:t>et al.</w:t>
      </w:r>
      <w:r w:rsidRPr="003D0BD8">
        <w:rPr>
          <w:rFonts w:ascii="Calibri" w:hAnsi="Calibri" w:cs="Calibri"/>
          <w:sz w:val="24"/>
          <w:szCs w:val="24"/>
        </w:rPr>
        <w:t xml:space="preserve"> Assessment of Blinding in Randomized Controlled Trials of Antidepressants for Depressive Disorders 2000–2020: A Systematic Review and Meta-Analysis. </w:t>
      </w:r>
      <w:r w:rsidRPr="003D0BD8">
        <w:rPr>
          <w:rFonts w:ascii="Calibri" w:hAnsi="Calibri" w:cs="Calibri"/>
          <w:i/>
          <w:iCs/>
          <w:sz w:val="24"/>
          <w:szCs w:val="24"/>
        </w:rPr>
        <w:t>eClinicalMedicine</w:t>
      </w:r>
      <w:r w:rsidRPr="003D0BD8">
        <w:rPr>
          <w:rFonts w:ascii="Calibri" w:hAnsi="Calibri" w:cs="Calibri"/>
          <w:sz w:val="24"/>
          <w:szCs w:val="24"/>
        </w:rPr>
        <w:t>. 2022;50:101505. doi: 10.1016/j.eclinm.2022.101505</w:t>
      </w:r>
    </w:p>
    <w:p w14:paraId="3D8B2919"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7 </w:t>
      </w:r>
      <w:r w:rsidRPr="003D0BD8">
        <w:rPr>
          <w:rFonts w:ascii="Calibri" w:hAnsi="Calibri" w:cs="Calibri"/>
          <w:sz w:val="24"/>
          <w:szCs w:val="24"/>
        </w:rPr>
        <w:tab/>
        <w:t xml:space="preserve">Constantino MJ, Arnkoff DB, Glass CR, </w:t>
      </w:r>
      <w:r w:rsidRPr="003D0BD8">
        <w:rPr>
          <w:rFonts w:ascii="Calibri" w:hAnsi="Calibri" w:cs="Calibri"/>
          <w:i/>
          <w:iCs/>
          <w:sz w:val="24"/>
          <w:szCs w:val="24"/>
        </w:rPr>
        <w:t>et al.</w:t>
      </w:r>
      <w:r w:rsidRPr="003D0BD8">
        <w:rPr>
          <w:rFonts w:ascii="Calibri" w:hAnsi="Calibri" w:cs="Calibri"/>
          <w:sz w:val="24"/>
          <w:szCs w:val="24"/>
        </w:rPr>
        <w:t xml:space="preserve"> Expectations. </w:t>
      </w:r>
      <w:r w:rsidRPr="003D0BD8">
        <w:rPr>
          <w:rFonts w:ascii="Calibri" w:hAnsi="Calibri" w:cs="Calibri"/>
          <w:i/>
          <w:iCs/>
          <w:sz w:val="24"/>
          <w:szCs w:val="24"/>
        </w:rPr>
        <w:t>J Clin Psychol</w:t>
      </w:r>
      <w:r w:rsidRPr="003D0BD8">
        <w:rPr>
          <w:rFonts w:ascii="Calibri" w:hAnsi="Calibri" w:cs="Calibri"/>
          <w:sz w:val="24"/>
          <w:szCs w:val="24"/>
        </w:rPr>
        <w:t>. 2011;67:184–92. doi: 10.1002/jclp.20754</w:t>
      </w:r>
    </w:p>
    <w:p w14:paraId="1EB48C4F"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8 </w:t>
      </w:r>
      <w:r w:rsidRPr="003D0BD8">
        <w:rPr>
          <w:rFonts w:ascii="Calibri" w:hAnsi="Calibri" w:cs="Calibri"/>
          <w:sz w:val="24"/>
          <w:szCs w:val="24"/>
        </w:rPr>
        <w:tab/>
        <w:t xml:space="preserve">Bridge JA, Birmaher B, Iyengar S, </w:t>
      </w:r>
      <w:r w:rsidRPr="003D0BD8">
        <w:rPr>
          <w:rFonts w:ascii="Calibri" w:hAnsi="Calibri" w:cs="Calibri"/>
          <w:i/>
          <w:iCs/>
          <w:sz w:val="24"/>
          <w:szCs w:val="24"/>
        </w:rPr>
        <w:t>et al.</w:t>
      </w:r>
      <w:r w:rsidRPr="003D0BD8">
        <w:rPr>
          <w:rFonts w:ascii="Calibri" w:hAnsi="Calibri" w:cs="Calibri"/>
          <w:sz w:val="24"/>
          <w:szCs w:val="24"/>
        </w:rPr>
        <w:t xml:space="preserve"> Placebo Response in Randomized Controlled Trials of Antidepressants for Pediatric Major Depressive Disorder. </w:t>
      </w:r>
      <w:r w:rsidRPr="003D0BD8">
        <w:rPr>
          <w:rFonts w:ascii="Calibri" w:hAnsi="Calibri" w:cs="Calibri"/>
          <w:i/>
          <w:iCs/>
          <w:sz w:val="24"/>
          <w:szCs w:val="24"/>
        </w:rPr>
        <w:t>Am J Psychiatry</w:t>
      </w:r>
      <w:r w:rsidRPr="003D0BD8">
        <w:rPr>
          <w:rFonts w:ascii="Calibri" w:hAnsi="Calibri" w:cs="Calibri"/>
          <w:sz w:val="24"/>
          <w:szCs w:val="24"/>
        </w:rPr>
        <w:t>. 2009;166:42–9. doi: 10.1176/appi.ajp.2008.08020247</w:t>
      </w:r>
    </w:p>
    <w:p w14:paraId="0F777F94"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19 </w:t>
      </w:r>
      <w:r w:rsidRPr="003D0BD8">
        <w:rPr>
          <w:rFonts w:ascii="Calibri" w:hAnsi="Calibri" w:cs="Calibri"/>
          <w:sz w:val="24"/>
          <w:szCs w:val="24"/>
        </w:rPr>
        <w:tab/>
        <w:t xml:space="preserve">Dechartres A, Boutron I, Trinquart L, </w:t>
      </w:r>
      <w:r w:rsidRPr="003D0BD8">
        <w:rPr>
          <w:rFonts w:ascii="Calibri" w:hAnsi="Calibri" w:cs="Calibri"/>
          <w:i/>
          <w:iCs/>
          <w:sz w:val="24"/>
          <w:szCs w:val="24"/>
        </w:rPr>
        <w:t>et al.</w:t>
      </w:r>
      <w:r w:rsidRPr="003D0BD8">
        <w:rPr>
          <w:rFonts w:ascii="Calibri" w:hAnsi="Calibri" w:cs="Calibri"/>
          <w:sz w:val="24"/>
          <w:szCs w:val="24"/>
        </w:rPr>
        <w:t xml:space="preserve"> Single-Center Trials Show Larger Treatment Effects Than Multicenter Trials: Evidence From a Meta-epidemiologic Study. </w:t>
      </w:r>
      <w:r w:rsidRPr="003D0BD8">
        <w:rPr>
          <w:rFonts w:ascii="Calibri" w:hAnsi="Calibri" w:cs="Calibri"/>
          <w:i/>
          <w:iCs/>
          <w:sz w:val="24"/>
          <w:szCs w:val="24"/>
        </w:rPr>
        <w:t>Ann Intern Med</w:t>
      </w:r>
      <w:r w:rsidRPr="003D0BD8">
        <w:rPr>
          <w:rFonts w:ascii="Calibri" w:hAnsi="Calibri" w:cs="Calibri"/>
          <w:sz w:val="24"/>
          <w:szCs w:val="24"/>
        </w:rPr>
        <w:t>. 2011;155:39. doi: 10.7326/0003-4819-155-1-201107050-00006</w:t>
      </w:r>
    </w:p>
    <w:p w14:paraId="7666122D"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20 </w:t>
      </w:r>
      <w:r w:rsidRPr="003D0BD8">
        <w:rPr>
          <w:rFonts w:ascii="Calibri" w:hAnsi="Calibri" w:cs="Calibri"/>
          <w:sz w:val="24"/>
          <w:szCs w:val="24"/>
        </w:rPr>
        <w:tab/>
        <w:t xml:space="preserve">Meister R, Abbas M, Antel J, </w:t>
      </w:r>
      <w:r w:rsidRPr="003D0BD8">
        <w:rPr>
          <w:rFonts w:ascii="Calibri" w:hAnsi="Calibri" w:cs="Calibri"/>
          <w:i/>
          <w:iCs/>
          <w:sz w:val="24"/>
          <w:szCs w:val="24"/>
        </w:rPr>
        <w:t>et al.</w:t>
      </w:r>
      <w:r w:rsidRPr="003D0BD8">
        <w:rPr>
          <w:rFonts w:ascii="Calibri" w:hAnsi="Calibri" w:cs="Calibri"/>
          <w:sz w:val="24"/>
          <w:szCs w:val="24"/>
        </w:rPr>
        <w:t xml:space="preserve"> Placebo Response Rates and Potential Modifiers in Double-Blind Randomized Controlled Trials of Second and Newer Generation Antidepressants for Major Depressive Disorder in Children and Adolescents: A Systematic Review and Meta-Regression Analysis. </w:t>
      </w:r>
      <w:r w:rsidRPr="003D0BD8">
        <w:rPr>
          <w:rFonts w:ascii="Calibri" w:hAnsi="Calibri" w:cs="Calibri"/>
          <w:i/>
          <w:iCs/>
          <w:sz w:val="24"/>
          <w:szCs w:val="24"/>
        </w:rPr>
        <w:t>Eur Child Adolesc Psychiatry</w:t>
      </w:r>
      <w:r w:rsidRPr="003D0BD8">
        <w:rPr>
          <w:rFonts w:ascii="Calibri" w:hAnsi="Calibri" w:cs="Calibri"/>
          <w:sz w:val="24"/>
          <w:szCs w:val="24"/>
        </w:rPr>
        <w:t>. 2020;29:253–73. doi: 10.1007/s00787-018-1244-7</w:t>
      </w:r>
    </w:p>
    <w:p w14:paraId="44D43824"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21 </w:t>
      </w:r>
      <w:r w:rsidRPr="003D0BD8">
        <w:rPr>
          <w:rFonts w:ascii="Calibri" w:hAnsi="Calibri" w:cs="Calibri"/>
          <w:sz w:val="24"/>
          <w:szCs w:val="24"/>
        </w:rPr>
        <w:tab/>
        <w:t xml:space="preserve">Guo S, Fraser MW. Chapter 2: Counterfactual Framework and Assumptions. </w:t>
      </w:r>
      <w:r w:rsidRPr="003D0BD8">
        <w:rPr>
          <w:rFonts w:ascii="Calibri" w:hAnsi="Calibri" w:cs="Calibri"/>
          <w:i/>
          <w:iCs/>
          <w:sz w:val="24"/>
          <w:szCs w:val="24"/>
        </w:rPr>
        <w:t>Propensity Score Analysis: Statistical Methods and Applications</w:t>
      </w:r>
      <w:r w:rsidRPr="003D0BD8">
        <w:rPr>
          <w:rFonts w:ascii="Calibri" w:hAnsi="Calibri" w:cs="Calibri"/>
          <w:sz w:val="24"/>
          <w:szCs w:val="24"/>
        </w:rPr>
        <w:t>. SAGE Publications 2014.</w:t>
      </w:r>
    </w:p>
    <w:p w14:paraId="1C7A9738"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22 </w:t>
      </w:r>
      <w:r w:rsidRPr="003D0BD8">
        <w:rPr>
          <w:rFonts w:ascii="Calibri" w:hAnsi="Calibri" w:cs="Calibri"/>
          <w:sz w:val="24"/>
          <w:szCs w:val="24"/>
        </w:rPr>
        <w:tab/>
        <w:t xml:space="preserve">Stringaris A, Burman C, Bhudia D, </w:t>
      </w:r>
      <w:r w:rsidRPr="003D0BD8">
        <w:rPr>
          <w:rFonts w:ascii="Calibri" w:hAnsi="Calibri" w:cs="Calibri"/>
          <w:i/>
          <w:iCs/>
          <w:sz w:val="24"/>
          <w:szCs w:val="24"/>
        </w:rPr>
        <w:t>et al.</w:t>
      </w:r>
      <w:r w:rsidRPr="003D0BD8">
        <w:rPr>
          <w:rFonts w:ascii="Calibri" w:hAnsi="Calibri" w:cs="Calibri"/>
          <w:sz w:val="24"/>
          <w:szCs w:val="24"/>
        </w:rPr>
        <w:t xml:space="preserve"> Comparing Apples and Oranges in Youth Depression Treatments? A Quantitative Critique of the Evidence Base and Guidelines. 2024.</w:t>
      </w:r>
    </w:p>
    <w:p w14:paraId="26080687"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lastRenderedPageBreak/>
        <w:t>[Dataset] 22 Cuijpers P, Miguel C, Harrer M, Plessen CY, Ciharova M, Kayotaki E. Database of depression psychotherapy trials in children &amp; adolescents with control conditions [Internet]. Metapsy Project. 2023 [cited 2024 October 1]. Available from: https://doi.org/10.5281/zenodo.8097104.</w:t>
      </w:r>
    </w:p>
    <w:p w14:paraId="1CEF31F3"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24 </w:t>
      </w:r>
      <w:r w:rsidRPr="003D0BD8">
        <w:rPr>
          <w:rFonts w:ascii="Calibri" w:hAnsi="Calibri" w:cs="Calibri"/>
          <w:sz w:val="24"/>
          <w:szCs w:val="24"/>
        </w:rPr>
        <w:tab/>
        <w:t xml:space="preserve">Higgins JP, Li T, Deeks JJ. Chapter 6: Choosing Effect Measures and Computing Estimates of Effect. </w:t>
      </w:r>
      <w:r w:rsidRPr="003D0BD8">
        <w:rPr>
          <w:rFonts w:ascii="Calibri" w:hAnsi="Calibri" w:cs="Calibri"/>
          <w:i/>
          <w:iCs/>
          <w:sz w:val="24"/>
          <w:szCs w:val="24"/>
        </w:rPr>
        <w:t>Cochrane Handbook for Systematic Reviews of Interventions Version 6.4</w:t>
      </w:r>
      <w:r w:rsidRPr="003D0BD8">
        <w:rPr>
          <w:rFonts w:ascii="Calibri" w:hAnsi="Calibri" w:cs="Calibri"/>
          <w:sz w:val="24"/>
          <w:szCs w:val="24"/>
        </w:rPr>
        <w:t>. Cochrane 2023.</w:t>
      </w:r>
    </w:p>
    <w:p w14:paraId="1F5C0701"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25 </w:t>
      </w:r>
      <w:r w:rsidRPr="003D0BD8">
        <w:rPr>
          <w:rFonts w:ascii="Calibri" w:hAnsi="Calibri" w:cs="Calibri"/>
          <w:sz w:val="24"/>
          <w:szCs w:val="24"/>
        </w:rPr>
        <w:tab/>
        <w:t xml:space="preserve">Cuijpers P, Weitz E, Cristea IA, </w:t>
      </w:r>
      <w:r w:rsidRPr="003D0BD8">
        <w:rPr>
          <w:rFonts w:ascii="Calibri" w:hAnsi="Calibri" w:cs="Calibri"/>
          <w:i/>
          <w:iCs/>
          <w:sz w:val="24"/>
          <w:szCs w:val="24"/>
        </w:rPr>
        <w:t>et al.</w:t>
      </w:r>
      <w:r w:rsidRPr="003D0BD8">
        <w:rPr>
          <w:rFonts w:ascii="Calibri" w:hAnsi="Calibri" w:cs="Calibri"/>
          <w:sz w:val="24"/>
          <w:szCs w:val="24"/>
        </w:rPr>
        <w:t xml:space="preserve"> Pre-post effect sizes should be avoided in meta-analyses. </w:t>
      </w:r>
      <w:r w:rsidRPr="003D0BD8">
        <w:rPr>
          <w:rFonts w:ascii="Calibri" w:hAnsi="Calibri" w:cs="Calibri"/>
          <w:i/>
          <w:iCs/>
          <w:sz w:val="24"/>
          <w:szCs w:val="24"/>
        </w:rPr>
        <w:t>Epidemiol Psychiatr Sci</w:t>
      </w:r>
      <w:r w:rsidRPr="003D0BD8">
        <w:rPr>
          <w:rFonts w:ascii="Calibri" w:hAnsi="Calibri" w:cs="Calibri"/>
          <w:sz w:val="24"/>
          <w:szCs w:val="24"/>
        </w:rPr>
        <w:t>. 2017;26:364–8. doi: 10.1017/S2045796016000809</w:t>
      </w:r>
    </w:p>
    <w:p w14:paraId="28856F08"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Dataset] 25 Stringaris A. Apples and Oranges Repository [Internet]. GitHub Repository. 2024 [cited 2024 Oct 1]. Available from: https://github.com/transatlantic-comppsych/apples_oranges</w:t>
      </w:r>
    </w:p>
    <w:p w14:paraId="22014C31"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27 </w:t>
      </w:r>
      <w:r w:rsidRPr="003D0BD8">
        <w:rPr>
          <w:rFonts w:ascii="Calibri" w:hAnsi="Calibri" w:cs="Calibri"/>
          <w:sz w:val="24"/>
          <w:szCs w:val="24"/>
        </w:rPr>
        <w:tab/>
        <w:t xml:space="preserve">Barnett AG. Regression to the Mean: What It Is and How to Deal with It. </w:t>
      </w:r>
      <w:r w:rsidRPr="003D0BD8">
        <w:rPr>
          <w:rFonts w:ascii="Calibri" w:hAnsi="Calibri" w:cs="Calibri"/>
          <w:i/>
          <w:iCs/>
          <w:sz w:val="24"/>
          <w:szCs w:val="24"/>
        </w:rPr>
        <w:t>Int J Epidemiol</w:t>
      </w:r>
      <w:r w:rsidRPr="003D0BD8">
        <w:rPr>
          <w:rFonts w:ascii="Calibri" w:hAnsi="Calibri" w:cs="Calibri"/>
          <w:sz w:val="24"/>
          <w:szCs w:val="24"/>
        </w:rPr>
        <w:t>. 2004;34:215–20. doi: 10.1093/ije/dyh299</w:t>
      </w:r>
    </w:p>
    <w:p w14:paraId="26D4B5D1"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28 </w:t>
      </w:r>
      <w:r w:rsidRPr="003D0BD8">
        <w:rPr>
          <w:rFonts w:ascii="Calibri" w:hAnsi="Calibri" w:cs="Calibri"/>
          <w:sz w:val="24"/>
          <w:szCs w:val="24"/>
        </w:rPr>
        <w:tab/>
        <w:t xml:space="preserve">Stone MB, Yaseen ZS, Miller BJ, </w:t>
      </w:r>
      <w:r w:rsidRPr="003D0BD8">
        <w:rPr>
          <w:rFonts w:ascii="Calibri" w:hAnsi="Calibri" w:cs="Calibri"/>
          <w:i/>
          <w:iCs/>
          <w:sz w:val="24"/>
          <w:szCs w:val="24"/>
        </w:rPr>
        <w:t>et al.</w:t>
      </w:r>
      <w:r w:rsidRPr="003D0BD8">
        <w:rPr>
          <w:rFonts w:ascii="Calibri" w:hAnsi="Calibri" w:cs="Calibri"/>
          <w:sz w:val="24"/>
          <w:szCs w:val="24"/>
        </w:rPr>
        <w:t xml:space="preserve"> Response to Acute Monotherapy for Major Depressive Disorder in Randomized, Placebo Controlled Trials Submitted to the US Food and Drug Administration: Individual Participant Data Analysis. </w:t>
      </w:r>
      <w:r w:rsidRPr="003D0BD8">
        <w:rPr>
          <w:rFonts w:ascii="Calibri" w:hAnsi="Calibri" w:cs="Calibri"/>
          <w:i/>
          <w:iCs/>
          <w:sz w:val="24"/>
          <w:szCs w:val="24"/>
        </w:rPr>
        <w:t>BMJ</w:t>
      </w:r>
      <w:r w:rsidRPr="003D0BD8">
        <w:rPr>
          <w:rFonts w:ascii="Calibri" w:hAnsi="Calibri" w:cs="Calibri"/>
          <w:sz w:val="24"/>
          <w:szCs w:val="24"/>
        </w:rPr>
        <w:t>. 2022;e067606. doi: 10.1136/bmj-2021-067606</w:t>
      </w:r>
    </w:p>
    <w:p w14:paraId="494FC760"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29 </w:t>
      </w:r>
      <w:r w:rsidRPr="003D0BD8">
        <w:rPr>
          <w:rFonts w:ascii="Calibri" w:hAnsi="Calibri" w:cs="Calibri"/>
          <w:sz w:val="24"/>
          <w:szCs w:val="24"/>
        </w:rPr>
        <w:tab/>
        <w:t xml:space="preserve">Tröger A, Miguel C, Ciharova M, </w:t>
      </w:r>
      <w:r w:rsidRPr="003D0BD8">
        <w:rPr>
          <w:rFonts w:ascii="Calibri" w:hAnsi="Calibri" w:cs="Calibri"/>
          <w:i/>
          <w:iCs/>
          <w:sz w:val="24"/>
          <w:szCs w:val="24"/>
        </w:rPr>
        <w:t>et al.</w:t>
      </w:r>
      <w:r w:rsidRPr="003D0BD8">
        <w:rPr>
          <w:rFonts w:ascii="Calibri" w:hAnsi="Calibri" w:cs="Calibri"/>
          <w:sz w:val="24"/>
          <w:szCs w:val="24"/>
        </w:rPr>
        <w:t xml:space="preserve"> Baseline Depression Severity as Moderator on Depression Outcomes in Psychotherapy and Pharmacotherapy. </w:t>
      </w:r>
      <w:r w:rsidRPr="003D0BD8">
        <w:rPr>
          <w:rFonts w:ascii="Calibri" w:hAnsi="Calibri" w:cs="Calibri"/>
          <w:i/>
          <w:iCs/>
          <w:sz w:val="24"/>
          <w:szCs w:val="24"/>
        </w:rPr>
        <w:t>J Affect Disord</w:t>
      </w:r>
      <w:r w:rsidRPr="003D0BD8">
        <w:rPr>
          <w:rFonts w:ascii="Calibri" w:hAnsi="Calibri" w:cs="Calibri"/>
          <w:sz w:val="24"/>
          <w:szCs w:val="24"/>
        </w:rPr>
        <w:t>. 2024;344:86–99. doi: 10.1016/j.jad.2023.10.047</w:t>
      </w:r>
    </w:p>
    <w:p w14:paraId="14A08D69"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30 </w:t>
      </w:r>
      <w:r w:rsidRPr="003D0BD8">
        <w:rPr>
          <w:rFonts w:ascii="Calibri" w:hAnsi="Calibri" w:cs="Calibri"/>
          <w:sz w:val="24"/>
          <w:szCs w:val="24"/>
        </w:rPr>
        <w:tab/>
        <w:t xml:space="preserve">Weitz ES, Hollon SD, Twisk J, </w:t>
      </w:r>
      <w:r w:rsidRPr="003D0BD8">
        <w:rPr>
          <w:rFonts w:ascii="Calibri" w:hAnsi="Calibri" w:cs="Calibri"/>
          <w:i/>
          <w:iCs/>
          <w:sz w:val="24"/>
          <w:szCs w:val="24"/>
        </w:rPr>
        <w:t>et al.</w:t>
      </w:r>
      <w:r w:rsidRPr="003D0BD8">
        <w:rPr>
          <w:rFonts w:ascii="Calibri" w:hAnsi="Calibri" w:cs="Calibri"/>
          <w:sz w:val="24"/>
          <w:szCs w:val="24"/>
        </w:rPr>
        <w:t xml:space="preserve"> Baseline Depression Severity as Moderator of Depression Outcomes Between Cognitive Behavioral Therapy vs Pharmacotherapy: An Individual Patient Data Meta-analysis. </w:t>
      </w:r>
      <w:r w:rsidRPr="003D0BD8">
        <w:rPr>
          <w:rFonts w:ascii="Calibri" w:hAnsi="Calibri" w:cs="Calibri"/>
          <w:i/>
          <w:iCs/>
          <w:sz w:val="24"/>
          <w:szCs w:val="24"/>
        </w:rPr>
        <w:t>JAMA Psychiatry</w:t>
      </w:r>
      <w:r w:rsidRPr="003D0BD8">
        <w:rPr>
          <w:rFonts w:ascii="Calibri" w:hAnsi="Calibri" w:cs="Calibri"/>
          <w:sz w:val="24"/>
          <w:szCs w:val="24"/>
        </w:rPr>
        <w:t>. 2015;72:1102. doi: 10.1001/jamapsychiatry.2015.1516</w:t>
      </w:r>
    </w:p>
    <w:p w14:paraId="6E5DBF52"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31 </w:t>
      </w:r>
      <w:r w:rsidRPr="003D0BD8">
        <w:rPr>
          <w:rFonts w:ascii="Calibri" w:hAnsi="Calibri" w:cs="Calibri"/>
          <w:sz w:val="24"/>
          <w:szCs w:val="24"/>
        </w:rPr>
        <w:tab/>
        <w:t xml:space="preserve">Lamers F, Beekman ATF, Van Hemert AM, </w:t>
      </w:r>
      <w:r w:rsidRPr="003D0BD8">
        <w:rPr>
          <w:rFonts w:ascii="Calibri" w:hAnsi="Calibri" w:cs="Calibri"/>
          <w:i/>
          <w:iCs/>
          <w:sz w:val="24"/>
          <w:szCs w:val="24"/>
        </w:rPr>
        <w:t>et al.</w:t>
      </w:r>
      <w:r w:rsidRPr="003D0BD8">
        <w:rPr>
          <w:rFonts w:ascii="Calibri" w:hAnsi="Calibri" w:cs="Calibri"/>
          <w:sz w:val="24"/>
          <w:szCs w:val="24"/>
        </w:rPr>
        <w:t xml:space="preserve"> Six-Year Longitudinal Course and Outcomes of Subtypes of Depression. </w:t>
      </w:r>
      <w:r w:rsidRPr="003D0BD8">
        <w:rPr>
          <w:rFonts w:ascii="Calibri" w:hAnsi="Calibri" w:cs="Calibri"/>
          <w:i/>
          <w:iCs/>
          <w:sz w:val="24"/>
          <w:szCs w:val="24"/>
        </w:rPr>
        <w:t>Br J Psychiatry</w:t>
      </w:r>
      <w:r w:rsidRPr="003D0BD8">
        <w:rPr>
          <w:rFonts w:ascii="Calibri" w:hAnsi="Calibri" w:cs="Calibri"/>
          <w:sz w:val="24"/>
          <w:szCs w:val="24"/>
        </w:rPr>
        <w:t>. 2016;208:62–8. doi: 10.1192/bjp.bp.114.153098</w:t>
      </w:r>
    </w:p>
    <w:p w14:paraId="1D81A640"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32 </w:t>
      </w:r>
      <w:r w:rsidRPr="003D0BD8">
        <w:rPr>
          <w:rFonts w:ascii="Calibri" w:hAnsi="Calibri" w:cs="Calibri"/>
          <w:sz w:val="24"/>
          <w:szCs w:val="24"/>
        </w:rPr>
        <w:tab/>
        <w:t xml:space="preserve">Simmonds-Buckley M, Catarino A, Delgadillo J. Depression Subtypes and Their Response to Cognitive Behavioral Therapy: A Latent Transition Analysis. </w:t>
      </w:r>
      <w:r w:rsidRPr="003D0BD8">
        <w:rPr>
          <w:rFonts w:ascii="Calibri" w:hAnsi="Calibri" w:cs="Calibri"/>
          <w:i/>
          <w:iCs/>
          <w:sz w:val="24"/>
          <w:szCs w:val="24"/>
        </w:rPr>
        <w:t>Depress Anxiety</w:t>
      </w:r>
      <w:r w:rsidRPr="003D0BD8">
        <w:rPr>
          <w:rFonts w:ascii="Calibri" w:hAnsi="Calibri" w:cs="Calibri"/>
          <w:sz w:val="24"/>
          <w:szCs w:val="24"/>
        </w:rPr>
        <w:t>. 2021;38:907–16. doi: 10.1002/da.23161</w:t>
      </w:r>
    </w:p>
    <w:p w14:paraId="11D3A9AA"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33 </w:t>
      </w:r>
      <w:r w:rsidRPr="003D0BD8">
        <w:rPr>
          <w:rFonts w:ascii="Calibri" w:hAnsi="Calibri" w:cs="Calibri"/>
          <w:sz w:val="24"/>
          <w:szCs w:val="24"/>
        </w:rPr>
        <w:tab/>
        <w:t xml:space="preserve">Dragioti E, Dimoliatis I, Evangelou E. Disclosure of researcher allegiance in meta-analyses and randomised controlled trials of psychotherapy: a systematic appraisal. </w:t>
      </w:r>
      <w:r w:rsidRPr="003D0BD8">
        <w:rPr>
          <w:rFonts w:ascii="Calibri" w:hAnsi="Calibri" w:cs="Calibri"/>
          <w:i/>
          <w:iCs/>
          <w:sz w:val="24"/>
          <w:szCs w:val="24"/>
        </w:rPr>
        <w:t>BMJ Open</w:t>
      </w:r>
      <w:r w:rsidRPr="003D0BD8">
        <w:rPr>
          <w:rFonts w:ascii="Calibri" w:hAnsi="Calibri" w:cs="Calibri"/>
          <w:sz w:val="24"/>
          <w:szCs w:val="24"/>
        </w:rPr>
        <w:t>. 2015;5:e007206. doi: 10.1136/bmjopen-2014-007206</w:t>
      </w:r>
    </w:p>
    <w:p w14:paraId="00208C05"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lastRenderedPageBreak/>
        <w:t xml:space="preserve">34 </w:t>
      </w:r>
      <w:r w:rsidRPr="003D0BD8">
        <w:rPr>
          <w:rFonts w:ascii="Calibri" w:hAnsi="Calibri" w:cs="Calibri"/>
          <w:sz w:val="24"/>
          <w:szCs w:val="24"/>
        </w:rPr>
        <w:tab/>
        <w:t xml:space="preserve">Cohen D, Deniau E, Maturana A, </w:t>
      </w:r>
      <w:r w:rsidRPr="003D0BD8">
        <w:rPr>
          <w:rFonts w:ascii="Calibri" w:hAnsi="Calibri" w:cs="Calibri"/>
          <w:i/>
          <w:iCs/>
          <w:sz w:val="24"/>
          <w:szCs w:val="24"/>
        </w:rPr>
        <w:t>et al.</w:t>
      </w:r>
      <w:r w:rsidRPr="003D0BD8">
        <w:rPr>
          <w:rFonts w:ascii="Calibri" w:hAnsi="Calibri" w:cs="Calibri"/>
          <w:sz w:val="24"/>
          <w:szCs w:val="24"/>
        </w:rPr>
        <w:t xml:space="preserve"> Are Child and Adolescent Responses to Placebo Higher in Major Depression than in Anxiety Disorders? A Systematic Review of Placebo-Controlled Trials. </w:t>
      </w:r>
      <w:r w:rsidRPr="003D0BD8">
        <w:rPr>
          <w:rFonts w:ascii="Calibri" w:hAnsi="Calibri" w:cs="Calibri"/>
          <w:i/>
          <w:iCs/>
          <w:sz w:val="24"/>
          <w:szCs w:val="24"/>
        </w:rPr>
        <w:t>PLoS ONE</w:t>
      </w:r>
      <w:r w:rsidRPr="003D0BD8">
        <w:rPr>
          <w:rFonts w:ascii="Calibri" w:hAnsi="Calibri" w:cs="Calibri"/>
          <w:sz w:val="24"/>
          <w:szCs w:val="24"/>
        </w:rPr>
        <w:t>. 2008;3:e2632. doi: 10.1371/journal.pone.0002632</w:t>
      </w:r>
    </w:p>
    <w:p w14:paraId="7BA84433"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35 </w:t>
      </w:r>
      <w:r w:rsidRPr="003D0BD8">
        <w:rPr>
          <w:rFonts w:ascii="Calibri" w:hAnsi="Calibri" w:cs="Calibri"/>
          <w:sz w:val="24"/>
          <w:szCs w:val="24"/>
        </w:rPr>
        <w:tab/>
        <w:t xml:space="preserve">Goodyer IM, Reynolds S, Barrett B, </w:t>
      </w:r>
      <w:r w:rsidRPr="003D0BD8">
        <w:rPr>
          <w:rFonts w:ascii="Calibri" w:hAnsi="Calibri" w:cs="Calibri"/>
          <w:i/>
          <w:iCs/>
          <w:sz w:val="24"/>
          <w:szCs w:val="24"/>
        </w:rPr>
        <w:t>et al.</w:t>
      </w:r>
      <w:r w:rsidRPr="003D0BD8">
        <w:rPr>
          <w:rFonts w:ascii="Calibri" w:hAnsi="Calibri" w:cs="Calibri"/>
          <w:sz w:val="24"/>
          <w:szCs w:val="24"/>
        </w:rPr>
        <w:t xml:space="preserve"> Cognitive behavioural therapy and short-term psychoanalytical psychotherapy versus a brief psychosocial intervention in adolescents with unipolar major depressive disorder (IMPACT): a multicentre, pragmatic, observer-blind, randomised controlled superiority trial. </w:t>
      </w:r>
      <w:r w:rsidRPr="003D0BD8">
        <w:rPr>
          <w:rFonts w:ascii="Calibri" w:hAnsi="Calibri" w:cs="Calibri"/>
          <w:i/>
          <w:iCs/>
          <w:sz w:val="24"/>
          <w:szCs w:val="24"/>
        </w:rPr>
        <w:t>Lancet Psychiatry</w:t>
      </w:r>
      <w:r w:rsidRPr="003D0BD8">
        <w:rPr>
          <w:rFonts w:ascii="Calibri" w:hAnsi="Calibri" w:cs="Calibri"/>
          <w:sz w:val="24"/>
          <w:szCs w:val="24"/>
        </w:rPr>
        <w:t>. 2017;4:109–19. doi: 10.1016/S2215-0366(16)30378-9</w:t>
      </w:r>
    </w:p>
    <w:p w14:paraId="014D5510"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36 </w:t>
      </w:r>
      <w:r w:rsidRPr="003D0BD8">
        <w:rPr>
          <w:rFonts w:ascii="Calibri" w:hAnsi="Calibri" w:cs="Calibri"/>
          <w:sz w:val="24"/>
          <w:szCs w:val="24"/>
        </w:rPr>
        <w:tab/>
        <w:t xml:space="preserve">Bolton P, Bass J, Betancourt T, </w:t>
      </w:r>
      <w:r w:rsidRPr="003D0BD8">
        <w:rPr>
          <w:rFonts w:ascii="Calibri" w:hAnsi="Calibri" w:cs="Calibri"/>
          <w:i/>
          <w:iCs/>
          <w:sz w:val="24"/>
          <w:szCs w:val="24"/>
        </w:rPr>
        <w:t>et al.</w:t>
      </w:r>
      <w:r w:rsidRPr="003D0BD8">
        <w:rPr>
          <w:rFonts w:ascii="Calibri" w:hAnsi="Calibri" w:cs="Calibri"/>
          <w:sz w:val="24"/>
          <w:szCs w:val="24"/>
        </w:rPr>
        <w:t xml:space="preserve"> Interventions for Depression Symptoms Among Adolescent Survivors of War and Displacement in Northern Uganda: A Randomized Controlled Trial. </w:t>
      </w:r>
      <w:r w:rsidRPr="003D0BD8">
        <w:rPr>
          <w:rFonts w:ascii="Calibri" w:hAnsi="Calibri" w:cs="Calibri"/>
          <w:i/>
          <w:iCs/>
          <w:sz w:val="24"/>
          <w:szCs w:val="24"/>
        </w:rPr>
        <w:t>JAMA</w:t>
      </w:r>
      <w:r w:rsidRPr="003D0BD8">
        <w:rPr>
          <w:rFonts w:ascii="Calibri" w:hAnsi="Calibri" w:cs="Calibri"/>
          <w:sz w:val="24"/>
          <w:szCs w:val="24"/>
        </w:rPr>
        <w:t>. 2007;298:519. doi: 10.1001/jama.298.5.519</w:t>
      </w:r>
    </w:p>
    <w:p w14:paraId="0EC50455"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37 </w:t>
      </w:r>
      <w:r w:rsidRPr="003D0BD8">
        <w:rPr>
          <w:rFonts w:ascii="Calibri" w:hAnsi="Calibri" w:cs="Calibri"/>
          <w:sz w:val="24"/>
          <w:szCs w:val="24"/>
        </w:rPr>
        <w:tab/>
        <w:t xml:space="preserve">Liddle B, Spence SH. Cognitive—Behaviour Therapy with Depressed Primary School Children: A Cautionary Note. </w:t>
      </w:r>
      <w:r w:rsidRPr="003D0BD8">
        <w:rPr>
          <w:rFonts w:ascii="Calibri" w:hAnsi="Calibri" w:cs="Calibri"/>
          <w:i/>
          <w:iCs/>
          <w:sz w:val="24"/>
          <w:szCs w:val="24"/>
        </w:rPr>
        <w:t>Behav Psychother</w:t>
      </w:r>
      <w:r w:rsidRPr="003D0BD8">
        <w:rPr>
          <w:rFonts w:ascii="Calibri" w:hAnsi="Calibri" w:cs="Calibri"/>
          <w:sz w:val="24"/>
          <w:szCs w:val="24"/>
        </w:rPr>
        <w:t>. 1990;18:85–102. doi: 10.1017/S0141347300018218</w:t>
      </w:r>
    </w:p>
    <w:p w14:paraId="3743E93A" w14:textId="77777777" w:rsidR="00BF3A93" w:rsidRPr="003D0BD8" w:rsidRDefault="00BF3A93" w:rsidP="00BF3A93">
      <w:pPr>
        <w:pStyle w:val="Bibliography"/>
        <w:rPr>
          <w:rFonts w:ascii="Calibri" w:hAnsi="Calibri" w:cs="Calibri"/>
          <w:sz w:val="24"/>
          <w:szCs w:val="24"/>
        </w:rPr>
      </w:pPr>
      <w:r w:rsidRPr="003D0BD8">
        <w:rPr>
          <w:rFonts w:ascii="Calibri" w:hAnsi="Calibri" w:cs="Calibri"/>
          <w:sz w:val="24"/>
          <w:szCs w:val="24"/>
        </w:rPr>
        <w:t xml:space="preserve">38 </w:t>
      </w:r>
      <w:r w:rsidRPr="003D0BD8">
        <w:rPr>
          <w:rFonts w:ascii="Calibri" w:hAnsi="Calibri" w:cs="Calibri"/>
          <w:sz w:val="24"/>
          <w:szCs w:val="24"/>
        </w:rPr>
        <w:tab/>
        <w:t xml:space="preserve">Rohde P, Clarke GN, Mace DE, </w:t>
      </w:r>
      <w:r w:rsidRPr="003D0BD8">
        <w:rPr>
          <w:rFonts w:ascii="Calibri" w:hAnsi="Calibri" w:cs="Calibri"/>
          <w:i/>
          <w:iCs/>
          <w:sz w:val="24"/>
          <w:szCs w:val="24"/>
        </w:rPr>
        <w:t>et al.</w:t>
      </w:r>
      <w:r w:rsidRPr="003D0BD8">
        <w:rPr>
          <w:rFonts w:ascii="Calibri" w:hAnsi="Calibri" w:cs="Calibri"/>
          <w:sz w:val="24"/>
          <w:szCs w:val="24"/>
        </w:rPr>
        <w:t xml:space="preserve"> An Efficacy/Effectiveness Study of Cognitive-Behavioral Treatment for Adolescents With Comorbid Major Depression and Conduct Disorder. </w:t>
      </w:r>
      <w:r w:rsidRPr="003D0BD8">
        <w:rPr>
          <w:rFonts w:ascii="Calibri" w:hAnsi="Calibri" w:cs="Calibri"/>
          <w:i/>
          <w:iCs/>
          <w:sz w:val="24"/>
          <w:szCs w:val="24"/>
        </w:rPr>
        <w:t>J Am Acad Child Adolesc Psychiatry</w:t>
      </w:r>
      <w:r w:rsidRPr="003D0BD8">
        <w:rPr>
          <w:rFonts w:ascii="Calibri" w:hAnsi="Calibri" w:cs="Calibri"/>
          <w:sz w:val="24"/>
          <w:szCs w:val="24"/>
        </w:rPr>
        <w:t>. 2004;43:660–8. doi: 10.1097/01.chi.0000121067.29744.41</w:t>
      </w:r>
    </w:p>
    <w:p w14:paraId="316F2796" w14:textId="43572BD3" w:rsidR="00B727C6" w:rsidRPr="003D0BD8" w:rsidRDefault="00BE0D24" w:rsidP="00F645B3">
      <w:pPr>
        <w:pStyle w:val="Heading1"/>
      </w:pPr>
      <w:r w:rsidRPr="003D0BD8">
        <w:rPr>
          <w:rFonts w:cstheme="majorHAnsi"/>
        </w:rPr>
        <w:fldChar w:fldCharType="end"/>
      </w:r>
      <w:r w:rsidR="00F645B3" w:rsidRPr="003D0BD8">
        <w:t xml:space="preserve"> </w:t>
      </w:r>
    </w:p>
    <w:bookmarkEnd w:id="52"/>
    <w:bookmarkEnd w:id="53"/>
    <w:bookmarkEnd w:id="54"/>
    <w:p w14:paraId="7CED34F8" w14:textId="53E4ACEF" w:rsidR="0087318C" w:rsidRPr="003D0BD8" w:rsidRDefault="0087318C">
      <w:pPr>
        <w:rPr>
          <w:rFonts w:asciiTheme="majorHAnsi" w:eastAsiaTheme="majorEastAsia" w:hAnsiTheme="majorHAnsi" w:cstheme="majorBidi"/>
          <w:b/>
          <w:color w:val="262626" w:themeColor="text1" w:themeTint="D9"/>
          <w:sz w:val="24"/>
          <w:szCs w:val="32"/>
        </w:rPr>
      </w:pPr>
      <w:r w:rsidRPr="003D0BD8">
        <w:rPr>
          <w:rFonts w:asciiTheme="majorHAnsi" w:eastAsiaTheme="majorEastAsia" w:hAnsiTheme="majorHAnsi" w:cstheme="majorBidi"/>
          <w:b/>
          <w:color w:val="262626" w:themeColor="text1" w:themeTint="D9"/>
          <w:sz w:val="24"/>
          <w:szCs w:val="32"/>
        </w:rPr>
        <w:br w:type="page"/>
      </w:r>
    </w:p>
    <w:p w14:paraId="3A663BA1" w14:textId="53E081C5" w:rsidR="0087318C" w:rsidRPr="003D0BD8" w:rsidRDefault="0087318C" w:rsidP="0087318C">
      <w:pPr>
        <w:pStyle w:val="Heading1"/>
      </w:pPr>
      <w:r w:rsidRPr="003D0BD8">
        <w:lastRenderedPageBreak/>
        <w:t>FIGURE</w:t>
      </w:r>
      <w:r w:rsidR="00822473">
        <w:t>S</w:t>
      </w:r>
    </w:p>
    <w:p w14:paraId="7F0A6235" w14:textId="288D002D" w:rsidR="0087318C" w:rsidRDefault="0087318C" w:rsidP="0087318C">
      <w:pPr>
        <w:pStyle w:val="BodyText"/>
        <w:rPr>
          <w:i/>
        </w:rPr>
      </w:pPr>
      <w:r w:rsidRPr="003D0BD8">
        <w:rPr>
          <w:i/>
        </w:rPr>
        <w:t xml:space="preserve">Figure 1: PRISMA chart </w:t>
      </w:r>
      <w:proofErr w:type="spellStart"/>
      <w:r w:rsidRPr="003D0BD8">
        <w:rPr>
          <w:i/>
        </w:rPr>
        <w:t>summarising</w:t>
      </w:r>
      <w:proofErr w:type="spellEnd"/>
      <w:r w:rsidRPr="003D0BD8">
        <w:rPr>
          <w:i/>
        </w:rPr>
        <w:t xml:space="preserve"> sources of included studies</w:t>
      </w:r>
    </w:p>
    <w:p w14:paraId="444C8A40" w14:textId="5EFA8AE5" w:rsidR="00822473" w:rsidRPr="003D0BD8" w:rsidRDefault="00822473" w:rsidP="0087318C">
      <w:pPr>
        <w:pStyle w:val="BodyText"/>
        <w:rPr>
          <w:i/>
        </w:rPr>
      </w:pPr>
      <w:r>
        <w:rPr>
          <w:i/>
          <w:noProof/>
        </w:rPr>
        <w:drawing>
          <wp:inline distT="0" distB="0" distL="0" distR="0" wp14:anchorId="4CAF6ED3" wp14:editId="438F0C6F">
            <wp:extent cx="5943600" cy="46081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PRISMA30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08195"/>
                    </a:xfrm>
                    <a:prstGeom prst="rect">
                      <a:avLst/>
                    </a:prstGeom>
                  </pic:spPr>
                </pic:pic>
              </a:graphicData>
            </a:graphic>
          </wp:inline>
        </w:drawing>
      </w:r>
    </w:p>
    <w:p w14:paraId="6EA7EAD5" w14:textId="77777777" w:rsidR="00822473" w:rsidRDefault="00822473" w:rsidP="0087318C">
      <w:pPr>
        <w:pStyle w:val="ImageCaption"/>
        <w:spacing w:before="200"/>
      </w:pPr>
    </w:p>
    <w:p w14:paraId="1203E081" w14:textId="77777777" w:rsidR="00822473" w:rsidRDefault="00822473" w:rsidP="0087318C">
      <w:pPr>
        <w:pStyle w:val="ImageCaption"/>
        <w:spacing w:before="200"/>
      </w:pPr>
    </w:p>
    <w:p w14:paraId="58EA3CAE" w14:textId="77777777" w:rsidR="00822473" w:rsidRDefault="00822473" w:rsidP="0087318C">
      <w:pPr>
        <w:pStyle w:val="ImageCaption"/>
        <w:spacing w:before="200"/>
      </w:pPr>
    </w:p>
    <w:p w14:paraId="448437A4" w14:textId="77777777" w:rsidR="00822473" w:rsidRDefault="00822473" w:rsidP="0087318C">
      <w:pPr>
        <w:pStyle w:val="ImageCaption"/>
        <w:spacing w:before="200"/>
      </w:pPr>
    </w:p>
    <w:p w14:paraId="7705C5C6" w14:textId="77777777" w:rsidR="00822473" w:rsidRDefault="00822473" w:rsidP="0087318C">
      <w:pPr>
        <w:pStyle w:val="ImageCaption"/>
        <w:spacing w:before="200"/>
      </w:pPr>
    </w:p>
    <w:p w14:paraId="7E33089E" w14:textId="77777777" w:rsidR="00822473" w:rsidRDefault="00822473" w:rsidP="0087318C">
      <w:pPr>
        <w:pStyle w:val="ImageCaption"/>
        <w:spacing w:before="200"/>
      </w:pPr>
    </w:p>
    <w:p w14:paraId="23B3AB8E" w14:textId="77777777" w:rsidR="00822473" w:rsidRDefault="00822473" w:rsidP="0087318C">
      <w:pPr>
        <w:pStyle w:val="ImageCaption"/>
        <w:spacing w:before="200"/>
      </w:pPr>
    </w:p>
    <w:p w14:paraId="45D9B3E3" w14:textId="77777777" w:rsidR="00822473" w:rsidRDefault="00822473" w:rsidP="0087318C">
      <w:pPr>
        <w:pStyle w:val="ImageCaption"/>
        <w:spacing w:before="200"/>
      </w:pPr>
    </w:p>
    <w:p w14:paraId="0E6F8FC7" w14:textId="77777777" w:rsidR="00822473" w:rsidRDefault="00822473" w:rsidP="0087318C">
      <w:pPr>
        <w:pStyle w:val="ImageCaption"/>
        <w:spacing w:before="200"/>
      </w:pPr>
    </w:p>
    <w:p w14:paraId="4C667979" w14:textId="68EB8461" w:rsidR="0087318C" w:rsidRDefault="0087318C" w:rsidP="0087318C">
      <w:pPr>
        <w:pStyle w:val="ImageCaption"/>
        <w:spacing w:before="200"/>
      </w:pPr>
      <w:r w:rsidRPr="003D0BD8">
        <w:lastRenderedPageBreak/>
        <w:t>Figure 2: Meta-analytic estimates of within-group changes for overall sample</w:t>
      </w:r>
    </w:p>
    <w:p w14:paraId="3A56BCD4" w14:textId="3626D4F0" w:rsidR="00822473" w:rsidRPr="003D0BD8" w:rsidRDefault="00822473" w:rsidP="0087318C">
      <w:pPr>
        <w:pStyle w:val="ImageCaption"/>
        <w:spacing w:before="200"/>
      </w:pPr>
      <w:r>
        <w:rPr>
          <w:noProof/>
        </w:rPr>
        <w:drawing>
          <wp:inline distT="0" distB="0" distL="0" distR="0" wp14:anchorId="0AC3C00D" wp14:editId="38CA4A3E">
            <wp:extent cx="5943600" cy="502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smd_ main_analysis30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029200"/>
                    </a:xfrm>
                    <a:prstGeom prst="rect">
                      <a:avLst/>
                    </a:prstGeom>
                  </pic:spPr>
                </pic:pic>
              </a:graphicData>
            </a:graphic>
          </wp:inline>
        </w:drawing>
      </w:r>
    </w:p>
    <w:p w14:paraId="1EB40EE1" w14:textId="77777777" w:rsidR="00822473" w:rsidRDefault="00822473" w:rsidP="0087318C">
      <w:pPr>
        <w:pStyle w:val="BodyText"/>
        <w:rPr>
          <w:i/>
        </w:rPr>
      </w:pPr>
    </w:p>
    <w:p w14:paraId="5CDBF1E1" w14:textId="77777777" w:rsidR="00822473" w:rsidRDefault="00822473" w:rsidP="0087318C">
      <w:pPr>
        <w:pStyle w:val="BodyText"/>
        <w:rPr>
          <w:i/>
        </w:rPr>
      </w:pPr>
    </w:p>
    <w:p w14:paraId="01867386" w14:textId="77777777" w:rsidR="00822473" w:rsidRDefault="00822473" w:rsidP="0087318C">
      <w:pPr>
        <w:pStyle w:val="BodyText"/>
        <w:rPr>
          <w:i/>
        </w:rPr>
      </w:pPr>
    </w:p>
    <w:p w14:paraId="136562C3" w14:textId="77777777" w:rsidR="00822473" w:rsidRDefault="00822473" w:rsidP="0087318C">
      <w:pPr>
        <w:pStyle w:val="BodyText"/>
        <w:rPr>
          <w:i/>
        </w:rPr>
      </w:pPr>
    </w:p>
    <w:p w14:paraId="672E120E" w14:textId="77777777" w:rsidR="00822473" w:rsidRDefault="00822473" w:rsidP="0087318C">
      <w:pPr>
        <w:pStyle w:val="BodyText"/>
        <w:rPr>
          <w:i/>
        </w:rPr>
      </w:pPr>
    </w:p>
    <w:p w14:paraId="1C3E2F07" w14:textId="77777777" w:rsidR="00822473" w:rsidRDefault="00822473" w:rsidP="0087318C">
      <w:pPr>
        <w:pStyle w:val="BodyText"/>
        <w:rPr>
          <w:i/>
        </w:rPr>
      </w:pPr>
    </w:p>
    <w:p w14:paraId="24848547" w14:textId="77777777" w:rsidR="00822473" w:rsidRDefault="00822473" w:rsidP="0087318C">
      <w:pPr>
        <w:pStyle w:val="BodyText"/>
        <w:rPr>
          <w:i/>
        </w:rPr>
      </w:pPr>
    </w:p>
    <w:p w14:paraId="294E52FF" w14:textId="77777777" w:rsidR="00822473" w:rsidRDefault="00822473" w:rsidP="0087318C">
      <w:pPr>
        <w:pStyle w:val="BodyText"/>
        <w:rPr>
          <w:i/>
        </w:rPr>
      </w:pPr>
    </w:p>
    <w:p w14:paraId="7BF27B95" w14:textId="77777777" w:rsidR="00822473" w:rsidRDefault="00822473" w:rsidP="0087318C">
      <w:pPr>
        <w:pStyle w:val="BodyText"/>
        <w:rPr>
          <w:i/>
        </w:rPr>
      </w:pPr>
    </w:p>
    <w:p w14:paraId="124EF84B" w14:textId="3CD2BEE7" w:rsidR="0087318C" w:rsidRDefault="0087318C" w:rsidP="0087318C">
      <w:pPr>
        <w:pStyle w:val="BodyText"/>
        <w:rPr>
          <w:i/>
        </w:rPr>
      </w:pPr>
      <w:r w:rsidRPr="003D0BD8">
        <w:rPr>
          <w:i/>
        </w:rPr>
        <w:lastRenderedPageBreak/>
        <w:t xml:space="preserve">Figure 3: Pre-post </w:t>
      </w:r>
      <w:proofErr w:type="spellStart"/>
      <w:r w:rsidRPr="003D0BD8">
        <w:rPr>
          <w:i/>
        </w:rPr>
        <w:t>standardised</w:t>
      </w:r>
      <w:proofErr w:type="spellEnd"/>
      <w:r w:rsidRPr="003D0BD8">
        <w:rPr>
          <w:i/>
        </w:rPr>
        <w:t xml:space="preserve"> mean differences (SMD) of control arms</w:t>
      </w:r>
    </w:p>
    <w:p w14:paraId="415F7B18" w14:textId="77F95AAE" w:rsidR="00822473" w:rsidRPr="00F645B3" w:rsidRDefault="00822473" w:rsidP="00822473">
      <w:pPr>
        <w:pStyle w:val="BodyText"/>
        <w:jc w:val="center"/>
        <w:rPr>
          <w:i/>
        </w:rPr>
      </w:pPr>
      <w:r>
        <w:rPr>
          <w:i/>
          <w:noProof/>
        </w:rPr>
        <w:drawing>
          <wp:inline distT="0" distB="0" distL="0" distR="0" wp14:anchorId="3418AD83" wp14:editId="52A0AAE9">
            <wp:extent cx="5895089" cy="36290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smd_controls300.jpg"/>
                    <pic:cNvPicPr/>
                  </pic:nvPicPr>
                  <pic:blipFill>
                    <a:blip r:embed="rId13">
                      <a:extLst>
                        <a:ext uri="{28A0092B-C50C-407E-A947-70E740481C1C}">
                          <a14:useLocalDpi xmlns:a14="http://schemas.microsoft.com/office/drawing/2010/main" val="0"/>
                        </a:ext>
                      </a:extLst>
                    </a:blip>
                    <a:stretch>
                      <a:fillRect/>
                    </a:stretch>
                  </pic:blipFill>
                  <pic:spPr>
                    <a:xfrm>
                      <a:off x="0" y="0"/>
                      <a:ext cx="5931378" cy="3651385"/>
                    </a:xfrm>
                    <a:prstGeom prst="rect">
                      <a:avLst/>
                    </a:prstGeom>
                  </pic:spPr>
                </pic:pic>
              </a:graphicData>
            </a:graphic>
          </wp:inline>
        </w:drawing>
      </w:r>
    </w:p>
    <w:p w14:paraId="06CB2565" w14:textId="77777777" w:rsidR="00073C04" w:rsidRPr="00EC6E78" w:rsidRDefault="00073C04" w:rsidP="00EC6E78">
      <w:pPr>
        <w:rPr>
          <w:rFonts w:asciiTheme="majorHAnsi" w:eastAsiaTheme="majorEastAsia" w:hAnsiTheme="majorHAnsi" w:cstheme="majorBidi"/>
          <w:b/>
          <w:color w:val="262626" w:themeColor="text1" w:themeTint="D9"/>
          <w:sz w:val="24"/>
          <w:szCs w:val="32"/>
        </w:rPr>
      </w:pPr>
    </w:p>
    <w:sectPr w:rsidR="00073C04" w:rsidRPr="00EC6E78" w:rsidSect="001B2B8B">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3A47DA" w14:textId="77777777" w:rsidR="00E94F21" w:rsidRDefault="00E94F21">
      <w:pPr>
        <w:spacing w:after="0" w:line="240" w:lineRule="auto"/>
      </w:pPr>
      <w:r>
        <w:separator/>
      </w:r>
    </w:p>
  </w:endnote>
  <w:endnote w:type="continuationSeparator" w:id="0">
    <w:p w14:paraId="2A1E7905" w14:textId="77777777" w:rsidR="00E94F21" w:rsidRDefault="00E9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399E2F" w14:textId="77777777" w:rsidR="00E94F21" w:rsidRDefault="00E94F21">
      <w:r>
        <w:separator/>
      </w:r>
    </w:p>
  </w:footnote>
  <w:footnote w:type="continuationSeparator" w:id="0">
    <w:p w14:paraId="15754110" w14:textId="77777777" w:rsidR="00E94F21" w:rsidRDefault="00E94F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E7E41D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1387B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7647E2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B22868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A800D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B8089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484886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B64EE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3E20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F62425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572CC1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A99411"/>
    <w:multiLevelType w:val="multilevel"/>
    <w:tmpl w:val="290873B4"/>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2" w15:restartNumberingAfterBreak="0">
    <w:nsid w:val="170CD2DE"/>
    <w:multiLevelType w:val="multilevel"/>
    <w:tmpl w:val="67DCD2E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42491F18"/>
    <w:multiLevelType w:val="hybridMultilevel"/>
    <w:tmpl w:val="85467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19141C"/>
    <w:multiLevelType w:val="hybridMultilevel"/>
    <w:tmpl w:val="6D34F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45752851">
    <w:abstractNumId w:val="12"/>
  </w:num>
  <w:num w:numId="2" w16cid:durableId="2073769063">
    <w:abstractNumId w:val="10"/>
  </w:num>
  <w:num w:numId="3" w16cid:durableId="10778214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03024222">
    <w:abstractNumId w:val="9"/>
  </w:num>
  <w:num w:numId="5" w16cid:durableId="2131505517">
    <w:abstractNumId w:val="7"/>
  </w:num>
  <w:num w:numId="6" w16cid:durableId="344670775">
    <w:abstractNumId w:val="6"/>
  </w:num>
  <w:num w:numId="7" w16cid:durableId="1471744572">
    <w:abstractNumId w:val="5"/>
  </w:num>
  <w:num w:numId="8" w16cid:durableId="1624850917">
    <w:abstractNumId w:val="4"/>
  </w:num>
  <w:num w:numId="9" w16cid:durableId="1742559506">
    <w:abstractNumId w:val="8"/>
  </w:num>
  <w:num w:numId="10" w16cid:durableId="308902309">
    <w:abstractNumId w:val="3"/>
  </w:num>
  <w:num w:numId="11" w16cid:durableId="2123574137">
    <w:abstractNumId w:val="2"/>
  </w:num>
  <w:num w:numId="12" w16cid:durableId="964507672">
    <w:abstractNumId w:val="1"/>
  </w:num>
  <w:num w:numId="13" w16cid:durableId="536697940">
    <w:abstractNumId w:val="0"/>
  </w:num>
  <w:num w:numId="14" w16cid:durableId="152381500">
    <w:abstractNumId w:val="13"/>
  </w:num>
  <w:num w:numId="15" w16cid:durableId="22715805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C04"/>
    <w:rsid w:val="00020AE3"/>
    <w:rsid w:val="00027935"/>
    <w:rsid w:val="00032429"/>
    <w:rsid w:val="00056C66"/>
    <w:rsid w:val="00073C04"/>
    <w:rsid w:val="00077BFA"/>
    <w:rsid w:val="000943F4"/>
    <w:rsid w:val="000A49BC"/>
    <w:rsid w:val="000A4EB9"/>
    <w:rsid w:val="000C6072"/>
    <w:rsid w:val="000D5AAB"/>
    <w:rsid w:val="000F424A"/>
    <w:rsid w:val="001057BD"/>
    <w:rsid w:val="00107F69"/>
    <w:rsid w:val="00111E09"/>
    <w:rsid w:val="00137414"/>
    <w:rsid w:val="00151AB3"/>
    <w:rsid w:val="00153665"/>
    <w:rsid w:val="00160386"/>
    <w:rsid w:val="00175C84"/>
    <w:rsid w:val="00180CFD"/>
    <w:rsid w:val="00182495"/>
    <w:rsid w:val="00190C34"/>
    <w:rsid w:val="001B2B8B"/>
    <w:rsid w:val="001B37A0"/>
    <w:rsid w:val="001C4B01"/>
    <w:rsid w:val="001D111E"/>
    <w:rsid w:val="001E3E01"/>
    <w:rsid w:val="001F2FEF"/>
    <w:rsid w:val="001F533D"/>
    <w:rsid w:val="00211474"/>
    <w:rsid w:val="00222565"/>
    <w:rsid w:val="00224029"/>
    <w:rsid w:val="002320AA"/>
    <w:rsid w:val="00240B39"/>
    <w:rsid w:val="00250405"/>
    <w:rsid w:val="002614F8"/>
    <w:rsid w:val="00270720"/>
    <w:rsid w:val="0027316C"/>
    <w:rsid w:val="002863AF"/>
    <w:rsid w:val="00293421"/>
    <w:rsid w:val="00296E40"/>
    <w:rsid w:val="002A27B2"/>
    <w:rsid w:val="002B03F5"/>
    <w:rsid w:val="002D2E15"/>
    <w:rsid w:val="002D31E6"/>
    <w:rsid w:val="002E2B5C"/>
    <w:rsid w:val="002E48EE"/>
    <w:rsid w:val="003276E1"/>
    <w:rsid w:val="00333C70"/>
    <w:rsid w:val="00335249"/>
    <w:rsid w:val="00335996"/>
    <w:rsid w:val="00343B79"/>
    <w:rsid w:val="00352568"/>
    <w:rsid w:val="00353373"/>
    <w:rsid w:val="003553A9"/>
    <w:rsid w:val="00355D58"/>
    <w:rsid w:val="00360494"/>
    <w:rsid w:val="00361ECD"/>
    <w:rsid w:val="003620A2"/>
    <w:rsid w:val="00362447"/>
    <w:rsid w:val="00364170"/>
    <w:rsid w:val="00373E3B"/>
    <w:rsid w:val="00374494"/>
    <w:rsid w:val="003A391D"/>
    <w:rsid w:val="003B0800"/>
    <w:rsid w:val="003B159E"/>
    <w:rsid w:val="003B2294"/>
    <w:rsid w:val="003B40F4"/>
    <w:rsid w:val="003B4129"/>
    <w:rsid w:val="003C2389"/>
    <w:rsid w:val="003C50F2"/>
    <w:rsid w:val="003D0BD8"/>
    <w:rsid w:val="003F2203"/>
    <w:rsid w:val="003F62B1"/>
    <w:rsid w:val="00400490"/>
    <w:rsid w:val="00401949"/>
    <w:rsid w:val="00434918"/>
    <w:rsid w:val="00441437"/>
    <w:rsid w:val="004524A8"/>
    <w:rsid w:val="00453C80"/>
    <w:rsid w:val="004706EE"/>
    <w:rsid w:val="00486367"/>
    <w:rsid w:val="004A5480"/>
    <w:rsid w:val="004C0827"/>
    <w:rsid w:val="004C5694"/>
    <w:rsid w:val="004D1B93"/>
    <w:rsid w:val="004D30C0"/>
    <w:rsid w:val="004D5767"/>
    <w:rsid w:val="004F66DF"/>
    <w:rsid w:val="005106DB"/>
    <w:rsid w:val="00512172"/>
    <w:rsid w:val="005125E7"/>
    <w:rsid w:val="005255A3"/>
    <w:rsid w:val="0054235D"/>
    <w:rsid w:val="005632FF"/>
    <w:rsid w:val="00565282"/>
    <w:rsid w:val="00574E44"/>
    <w:rsid w:val="0058518E"/>
    <w:rsid w:val="005A5E45"/>
    <w:rsid w:val="005B33C8"/>
    <w:rsid w:val="005D5A0C"/>
    <w:rsid w:val="005F1C3D"/>
    <w:rsid w:val="0060339C"/>
    <w:rsid w:val="00617C6F"/>
    <w:rsid w:val="00630809"/>
    <w:rsid w:val="00631426"/>
    <w:rsid w:val="00643EB9"/>
    <w:rsid w:val="00651475"/>
    <w:rsid w:val="00657247"/>
    <w:rsid w:val="00664BB4"/>
    <w:rsid w:val="0068079A"/>
    <w:rsid w:val="006817BD"/>
    <w:rsid w:val="00690610"/>
    <w:rsid w:val="006933BF"/>
    <w:rsid w:val="006A0697"/>
    <w:rsid w:val="006A147B"/>
    <w:rsid w:val="006B082A"/>
    <w:rsid w:val="006B2F2F"/>
    <w:rsid w:val="006B35B9"/>
    <w:rsid w:val="006C4D82"/>
    <w:rsid w:val="006C7C05"/>
    <w:rsid w:val="006D6351"/>
    <w:rsid w:val="006F113A"/>
    <w:rsid w:val="007056E3"/>
    <w:rsid w:val="00720F09"/>
    <w:rsid w:val="00723665"/>
    <w:rsid w:val="0073279B"/>
    <w:rsid w:val="00732C69"/>
    <w:rsid w:val="00733B2B"/>
    <w:rsid w:val="00737191"/>
    <w:rsid w:val="00744C05"/>
    <w:rsid w:val="007515FD"/>
    <w:rsid w:val="007620AF"/>
    <w:rsid w:val="0076609A"/>
    <w:rsid w:val="00782902"/>
    <w:rsid w:val="00787C8E"/>
    <w:rsid w:val="00791762"/>
    <w:rsid w:val="007A12E5"/>
    <w:rsid w:val="007A21AC"/>
    <w:rsid w:val="007B12AD"/>
    <w:rsid w:val="007C4ECF"/>
    <w:rsid w:val="007D0055"/>
    <w:rsid w:val="007D4974"/>
    <w:rsid w:val="007E699C"/>
    <w:rsid w:val="007F2B7B"/>
    <w:rsid w:val="00802392"/>
    <w:rsid w:val="0080757C"/>
    <w:rsid w:val="00807F51"/>
    <w:rsid w:val="00817A10"/>
    <w:rsid w:val="00822473"/>
    <w:rsid w:val="00822ADF"/>
    <w:rsid w:val="00831BD8"/>
    <w:rsid w:val="00833EE6"/>
    <w:rsid w:val="008426F0"/>
    <w:rsid w:val="00847892"/>
    <w:rsid w:val="00864646"/>
    <w:rsid w:val="00867D64"/>
    <w:rsid w:val="0087318C"/>
    <w:rsid w:val="008843EC"/>
    <w:rsid w:val="00884980"/>
    <w:rsid w:val="00887790"/>
    <w:rsid w:val="008948C4"/>
    <w:rsid w:val="008B33E9"/>
    <w:rsid w:val="008B5118"/>
    <w:rsid w:val="008D7B44"/>
    <w:rsid w:val="008E1B5A"/>
    <w:rsid w:val="008E1F22"/>
    <w:rsid w:val="008F0563"/>
    <w:rsid w:val="008F2693"/>
    <w:rsid w:val="00910965"/>
    <w:rsid w:val="0094205E"/>
    <w:rsid w:val="00955D53"/>
    <w:rsid w:val="009A026A"/>
    <w:rsid w:val="009A5299"/>
    <w:rsid w:val="009B03B5"/>
    <w:rsid w:val="009B62FC"/>
    <w:rsid w:val="009D308F"/>
    <w:rsid w:val="009D4BB6"/>
    <w:rsid w:val="009F68AF"/>
    <w:rsid w:val="00A00DF7"/>
    <w:rsid w:val="00A07BB1"/>
    <w:rsid w:val="00A31BBC"/>
    <w:rsid w:val="00A37156"/>
    <w:rsid w:val="00A52B69"/>
    <w:rsid w:val="00A60CE9"/>
    <w:rsid w:val="00A7229A"/>
    <w:rsid w:val="00A957CF"/>
    <w:rsid w:val="00AB58A4"/>
    <w:rsid w:val="00AC2A52"/>
    <w:rsid w:val="00AC4B4E"/>
    <w:rsid w:val="00AD47C0"/>
    <w:rsid w:val="00AE4D25"/>
    <w:rsid w:val="00B01EF2"/>
    <w:rsid w:val="00B074FF"/>
    <w:rsid w:val="00B211BB"/>
    <w:rsid w:val="00B254BE"/>
    <w:rsid w:val="00B32726"/>
    <w:rsid w:val="00B33B0E"/>
    <w:rsid w:val="00B57571"/>
    <w:rsid w:val="00B727C6"/>
    <w:rsid w:val="00B841ED"/>
    <w:rsid w:val="00BA19D2"/>
    <w:rsid w:val="00BA5828"/>
    <w:rsid w:val="00BB7737"/>
    <w:rsid w:val="00BC2EFF"/>
    <w:rsid w:val="00BC7902"/>
    <w:rsid w:val="00BE0D24"/>
    <w:rsid w:val="00BE20F2"/>
    <w:rsid w:val="00BF3A93"/>
    <w:rsid w:val="00C073F7"/>
    <w:rsid w:val="00C229E4"/>
    <w:rsid w:val="00C22A1A"/>
    <w:rsid w:val="00C41035"/>
    <w:rsid w:val="00C44767"/>
    <w:rsid w:val="00C4491D"/>
    <w:rsid w:val="00C47AC4"/>
    <w:rsid w:val="00C5035B"/>
    <w:rsid w:val="00C5417A"/>
    <w:rsid w:val="00C5557A"/>
    <w:rsid w:val="00C64E47"/>
    <w:rsid w:val="00C67B04"/>
    <w:rsid w:val="00C7674C"/>
    <w:rsid w:val="00C94CD5"/>
    <w:rsid w:val="00CA151F"/>
    <w:rsid w:val="00CA41EE"/>
    <w:rsid w:val="00CC08AF"/>
    <w:rsid w:val="00CD0856"/>
    <w:rsid w:val="00CE0E6E"/>
    <w:rsid w:val="00CF2DAB"/>
    <w:rsid w:val="00CF5543"/>
    <w:rsid w:val="00D26719"/>
    <w:rsid w:val="00D54284"/>
    <w:rsid w:val="00D86C0F"/>
    <w:rsid w:val="00D903FE"/>
    <w:rsid w:val="00D90543"/>
    <w:rsid w:val="00D96D5E"/>
    <w:rsid w:val="00DA0464"/>
    <w:rsid w:val="00DB7F6B"/>
    <w:rsid w:val="00DF60BF"/>
    <w:rsid w:val="00E15ACD"/>
    <w:rsid w:val="00E36152"/>
    <w:rsid w:val="00E43C6C"/>
    <w:rsid w:val="00E46BD5"/>
    <w:rsid w:val="00E54CB7"/>
    <w:rsid w:val="00E64897"/>
    <w:rsid w:val="00E75FD8"/>
    <w:rsid w:val="00E91719"/>
    <w:rsid w:val="00E93BFE"/>
    <w:rsid w:val="00E94F21"/>
    <w:rsid w:val="00EA1D10"/>
    <w:rsid w:val="00EA31D1"/>
    <w:rsid w:val="00EC091D"/>
    <w:rsid w:val="00EC6E78"/>
    <w:rsid w:val="00ED3515"/>
    <w:rsid w:val="00EE4798"/>
    <w:rsid w:val="00EE7CA4"/>
    <w:rsid w:val="00EF1B81"/>
    <w:rsid w:val="00EF6241"/>
    <w:rsid w:val="00F00AB7"/>
    <w:rsid w:val="00F019CB"/>
    <w:rsid w:val="00F149E6"/>
    <w:rsid w:val="00F46589"/>
    <w:rsid w:val="00F5175E"/>
    <w:rsid w:val="00F54905"/>
    <w:rsid w:val="00F55CB5"/>
    <w:rsid w:val="00F645B3"/>
    <w:rsid w:val="00F673C3"/>
    <w:rsid w:val="00F744DD"/>
    <w:rsid w:val="00F8617F"/>
    <w:rsid w:val="00F93BB7"/>
    <w:rsid w:val="00F9547D"/>
    <w:rsid w:val="00FB0EE2"/>
    <w:rsid w:val="00FB6166"/>
    <w:rsid w:val="00FC4009"/>
    <w:rsid w:val="00FF05A4"/>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D28B8"/>
  <w15:docId w15:val="{AF340F6B-186E-44C4-82F1-99B7196C3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D2FBF"/>
  </w:style>
  <w:style w:type="paragraph" w:styleId="Heading1">
    <w:name w:val="heading 1"/>
    <w:basedOn w:val="Normal"/>
    <w:next w:val="Normal"/>
    <w:link w:val="Heading1Char"/>
    <w:uiPriority w:val="9"/>
    <w:qFormat/>
    <w:rsid w:val="0051515C"/>
    <w:pPr>
      <w:keepNext/>
      <w:keepLines/>
      <w:spacing w:before="240" w:after="0" w:line="360" w:lineRule="auto"/>
      <w:jc w:val="center"/>
      <w:outlineLvl w:val="0"/>
    </w:pPr>
    <w:rPr>
      <w:rFonts w:asciiTheme="majorHAnsi" w:eastAsiaTheme="majorEastAsia" w:hAnsiTheme="majorHAnsi" w:cstheme="majorBidi"/>
      <w:b/>
      <w:color w:val="262626" w:themeColor="text1" w:themeTint="D9"/>
      <w:sz w:val="24"/>
      <w:szCs w:val="32"/>
    </w:rPr>
  </w:style>
  <w:style w:type="paragraph" w:styleId="Heading2">
    <w:name w:val="heading 2"/>
    <w:basedOn w:val="Normal"/>
    <w:next w:val="Normal"/>
    <w:link w:val="Heading2Char"/>
    <w:uiPriority w:val="9"/>
    <w:unhideWhenUsed/>
    <w:qFormat/>
    <w:rsid w:val="0051515C"/>
    <w:pPr>
      <w:keepNext/>
      <w:keepLines/>
      <w:spacing w:before="40" w:after="0" w:line="360" w:lineRule="auto"/>
      <w:outlineLvl w:val="1"/>
    </w:pPr>
    <w:rPr>
      <w:rFonts w:asciiTheme="majorHAnsi" w:eastAsiaTheme="majorEastAsia" w:hAnsiTheme="majorHAnsi" w:cstheme="majorBidi"/>
      <w:b/>
      <w:color w:val="262626" w:themeColor="text1" w:themeTint="D9"/>
      <w:sz w:val="24"/>
      <w:szCs w:val="28"/>
    </w:rPr>
  </w:style>
  <w:style w:type="paragraph" w:styleId="Heading3">
    <w:name w:val="heading 3"/>
    <w:basedOn w:val="Normal"/>
    <w:next w:val="Normal"/>
    <w:link w:val="Heading3Char"/>
    <w:uiPriority w:val="9"/>
    <w:unhideWhenUsed/>
    <w:qFormat/>
    <w:rsid w:val="0051515C"/>
    <w:pPr>
      <w:keepNext/>
      <w:keepLines/>
      <w:spacing w:before="40" w:after="0"/>
      <w:outlineLvl w:val="2"/>
    </w:pPr>
    <w:rPr>
      <w:rFonts w:asciiTheme="majorHAnsi" w:eastAsiaTheme="majorEastAsia" w:hAnsiTheme="majorHAnsi" w:cstheme="majorBidi"/>
      <w:b/>
      <w:i/>
      <w:color w:val="0D0D0D" w:themeColor="text1" w:themeTint="F2"/>
      <w:sz w:val="24"/>
      <w:szCs w:val="24"/>
    </w:rPr>
  </w:style>
  <w:style w:type="paragraph" w:styleId="Heading4">
    <w:name w:val="heading 4"/>
    <w:basedOn w:val="Normal"/>
    <w:next w:val="Normal"/>
    <w:link w:val="Heading4Char"/>
    <w:uiPriority w:val="9"/>
    <w:unhideWhenUsed/>
    <w:qFormat/>
    <w:rsid w:val="0051515C"/>
    <w:pPr>
      <w:keepNext/>
      <w:keepLines/>
      <w:spacing w:before="40" w:after="0"/>
      <w:ind w:left="720"/>
      <w:outlineLvl w:val="3"/>
    </w:pPr>
    <w:rPr>
      <w:rFonts w:asciiTheme="majorHAnsi" w:eastAsiaTheme="majorEastAsia" w:hAnsiTheme="majorHAnsi" w:cstheme="majorBidi"/>
      <w:b/>
      <w:iCs/>
      <w:color w:val="404040" w:themeColor="text1" w:themeTint="BF"/>
      <w:sz w:val="24"/>
    </w:rPr>
  </w:style>
  <w:style w:type="paragraph" w:styleId="Heading5">
    <w:name w:val="heading 5"/>
    <w:basedOn w:val="Normal"/>
    <w:next w:val="Normal"/>
    <w:link w:val="Heading5Char"/>
    <w:uiPriority w:val="9"/>
    <w:unhideWhenUsed/>
    <w:qFormat/>
    <w:rsid w:val="009D2FBF"/>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unhideWhenUsed/>
    <w:qFormat/>
    <w:rsid w:val="009D2FBF"/>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unhideWhenUsed/>
    <w:qFormat/>
    <w:rsid w:val="009D2FBF"/>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9D2FBF"/>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rsid w:val="009D2FBF"/>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B5111"/>
    <w:pPr>
      <w:spacing w:before="180" w:after="180"/>
    </w:pPr>
    <w:rPr>
      <w:rFonts w:ascii="Calibri" w:hAnsi="Calibri"/>
    </w:rPr>
  </w:style>
  <w:style w:type="paragraph" w:customStyle="1" w:styleId="FirstParagraph">
    <w:name w:val="First Paragraph"/>
    <w:basedOn w:val="BodyText"/>
    <w:next w:val="BodyText"/>
    <w:rsid w:val="0051515C"/>
  </w:style>
  <w:style w:type="paragraph" w:customStyle="1" w:styleId="Compact">
    <w:name w:val="Compact"/>
    <w:basedOn w:val="BodyText"/>
    <w:pPr>
      <w:spacing w:before="36" w:after="36"/>
    </w:pPr>
  </w:style>
  <w:style w:type="paragraph" w:styleId="Title">
    <w:name w:val="Title"/>
    <w:basedOn w:val="Normal"/>
    <w:next w:val="Normal"/>
    <w:link w:val="TitleChar"/>
    <w:uiPriority w:val="10"/>
    <w:qFormat/>
    <w:rsid w:val="00E17381"/>
    <w:pPr>
      <w:spacing w:after="0" w:line="360" w:lineRule="auto"/>
      <w:contextualSpacing/>
      <w:jc w:val="center"/>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E17381"/>
    <w:pPr>
      <w:numPr>
        <w:ilvl w:val="1"/>
      </w:numPr>
      <w:jc w:val="center"/>
    </w:pPr>
    <w:rPr>
      <w:rFonts w:asciiTheme="majorHAnsi" w:hAnsiTheme="majorHAnsi"/>
      <w:color w:val="000000" w:themeColor="text1"/>
      <w:spacing w:val="15"/>
      <w:sz w:val="36"/>
    </w:rPr>
  </w:style>
  <w:style w:type="paragraph" w:customStyle="1" w:styleId="Author">
    <w:name w:val="Author"/>
    <w:next w:val="BodyText"/>
    <w:rsid w:val="0051515C"/>
    <w:pPr>
      <w:keepNext/>
      <w:keepLines/>
      <w:jc w:val="center"/>
    </w:pPr>
    <w:rPr>
      <w:rFonts w:ascii="Calibri" w:hAnsi="Calibri"/>
    </w:rPr>
  </w:style>
  <w:style w:type="paragraph" w:styleId="Date">
    <w:name w:val="Date"/>
    <w:next w:val="BodyText"/>
    <w:rsid w:val="0051515C"/>
    <w:pPr>
      <w:keepNext/>
      <w:keepLines/>
      <w:jc w:val="center"/>
    </w:pPr>
    <w:rPr>
      <w:rFonts w:ascii="Calibri" w:hAnsi="Calibri"/>
    </w:rPr>
  </w:style>
  <w:style w:type="paragraph" w:customStyle="1" w:styleId="AbstractTitle">
    <w:name w:val="Abstract Title"/>
    <w:basedOn w:val="Normal"/>
    <w:next w:val="Abstract"/>
    <w:pPr>
      <w:keepNext/>
      <w:keepLines/>
      <w:spacing w:before="300" w:after="0"/>
      <w:jc w:val="center"/>
    </w:pPr>
    <w:rPr>
      <w:b/>
      <w:color w:val="345A8A"/>
      <w:sz w:val="20"/>
      <w:szCs w:val="20"/>
    </w:rPr>
  </w:style>
  <w:style w:type="paragraph" w:customStyle="1" w:styleId="Abstract">
    <w:name w:val="Abstract"/>
    <w:basedOn w:val="Normal"/>
    <w:next w:val="BodyText"/>
    <w:rsid w:val="0051515C"/>
    <w:pPr>
      <w:keepNext/>
      <w:keepLines/>
      <w:spacing w:before="100" w:after="300"/>
    </w:pPr>
    <w:rPr>
      <w:rFonts w:ascii="Calibri" w:hAnsi="Calibri"/>
      <w:szCs w:val="20"/>
    </w:rPr>
  </w:style>
  <w:style w:type="paragraph" w:styleId="Bibliography">
    <w:name w:val="Bibliography"/>
    <w:basedOn w:val="Normal"/>
    <w:pPr>
      <w:tabs>
        <w:tab w:val="left" w:pos="384"/>
      </w:tabs>
      <w:spacing w:after="240" w:line="240" w:lineRule="auto"/>
      <w:ind w:left="384" w:hanging="384"/>
    </w:pPr>
  </w:style>
  <w:style w:type="paragraph" w:styleId="BlockText">
    <w:name w:val="Block Text"/>
    <w:basedOn w:val="BodyText"/>
    <w:next w:val="BodyText"/>
    <w:uiPriority w:val="9"/>
    <w:unhideWhenUsed/>
    <w:pPr>
      <w:spacing w:before="100" w:after="100"/>
      <w:ind w:left="480" w:right="480"/>
    </w:pPr>
  </w:style>
  <w:style w:type="paragraph" w:styleId="FootnoteText">
    <w:name w:val="footnote text"/>
    <w:basedOn w:val="Normal"/>
    <w:uiPriority w:val="9"/>
    <w:unhideWhenUsed/>
    <w:rsid w:val="00DA4C5E"/>
    <w:rPr>
      <w:rFonts w:ascii="Calibri" w:hAnsi="Calibri"/>
    </w:rPr>
  </w:style>
  <w:style w:type="paragraph" w:customStyle="1" w:styleId="FootnoteBlockText">
    <w:name w:val="Footnote Block Text"/>
    <w:uiPriority w:val="9"/>
    <w:unhideWhenUsed/>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DB5111"/>
    <w:pPr>
      <w:keepNext/>
      <w:keepLines/>
      <w:spacing w:after="0"/>
    </w:pPr>
    <w:rPr>
      <w:rFonts w:ascii="Calibri" w:hAnsi="Calibri"/>
      <w:b/>
    </w:rPr>
  </w:style>
  <w:style w:type="paragraph" w:customStyle="1" w:styleId="Definition">
    <w:name w:val="Definition"/>
    <w:basedOn w:val="Normal"/>
    <w:rsid w:val="00DB5111"/>
    <w:rPr>
      <w:rFonts w:ascii="Calibri" w:hAnsi="Calibri"/>
    </w:rPr>
  </w:style>
  <w:style w:type="paragraph" w:styleId="Caption">
    <w:name w:val="caption"/>
    <w:basedOn w:val="Normal"/>
    <w:next w:val="Normal"/>
    <w:link w:val="CaptionChar"/>
    <w:uiPriority w:val="35"/>
    <w:unhideWhenUsed/>
    <w:qFormat/>
    <w:rsid w:val="009D2FBF"/>
    <w:pPr>
      <w:spacing w:after="200" w:line="240" w:lineRule="auto"/>
    </w:pPr>
    <w:rPr>
      <w:i/>
      <w:iCs/>
      <w:color w:val="1F497D" w:themeColor="text2"/>
      <w:sz w:val="18"/>
      <w:szCs w:val="18"/>
    </w:rPr>
  </w:style>
  <w:style w:type="paragraph" w:customStyle="1" w:styleId="TableCaption">
    <w:name w:val="Table Caption"/>
    <w:basedOn w:val="Caption"/>
    <w:rsid w:val="00075D50"/>
    <w:pPr>
      <w:keepNext/>
    </w:pPr>
    <w:rPr>
      <w:rFonts w:ascii="Calibri" w:hAnsi="Calibri"/>
      <w:color w:val="000000" w:themeColor="text1"/>
      <w:sz w:val="22"/>
    </w:rPr>
  </w:style>
  <w:style w:type="paragraph" w:customStyle="1" w:styleId="ImageCaption">
    <w:name w:val="Image Caption"/>
    <w:basedOn w:val="Caption"/>
    <w:rsid w:val="001847E4"/>
    <w:rPr>
      <w:rFonts w:ascii="Calibri" w:hAnsi="Calibri"/>
      <w:color w:val="000000" w:themeColor="text1"/>
      <w:sz w:val="22"/>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i/>
      <w:iCs/>
      <w:color w:val="1F497D" w:themeColor="text2"/>
      <w:sz w:val="18"/>
      <w:szCs w:val="18"/>
    </w:rPr>
  </w:style>
  <w:style w:type="character" w:customStyle="1" w:styleId="VerbatimChar">
    <w:name w:val="Verbatim Char"/>
    <w:basedOn w:val="CaptionChar"/>
    <w:link w:val="SourceCode"/>
    <w:rsid w:val="00DB5111"/>
    <w:rPr>
      <w:rFonts w:ascii="Calibri" w:hAnsi="Calibri"/>
      <w:i/>
      <w:iCs/>
      <w:color w:val="1F497D" w:themeColor="text2"/>
      <w:sz w:val="22"/>
      <w:szCs w:val="18"/>
    </w:rPr>
  </w:style>
  <w:style w:type="character" w:customStyle="1" w:styleId="SectionNumber">
    <w:name w:val="Section Number"/>
    <w:basedOn w:val="CaptionChar"/>
    <w:rPr>
      <w:i/>
      <w:iCs/>
      <w:color w:val="1F497D" w:themeColor="text2"/>
      <w:sz w:val="18"/>
      <w:szCs w:val="18"/>
    </w:rPr>
  </w:style>
  <w:style w:type="character" w:styleId="FootnoteReference">
    <w:name w:val="footnote reference"/>
    <w:basedOn w:val="CaptionChar"/>
    <w:rPr>
      <w:i/>
      <w:iCs/>
      <w:color w:val="1F497D" w:themeColor="text2"/>
      <w:sz w:val="18"/>
      <w:szCs w:val="18"/>
      <w:vertAlign w:val="superscript"/>
    </w:rPr>
  </w:style>
  <w:style w:type="character" w:styleId="Hyperlink">
    <w:name w:val="Hyperlink"/>
    <w:basedOn w:val="CaptionChar"/>
    <w:rsid w:val="004D3975"/>
    <w:rPr>
      <w:rFonts w:ascii="Calibri" w:hAnsi="Calibri"/>
      <w:b w:val="0"/>
      <w:i/>
      <w:iCs/>
      <w:color w:val="0070C0"/>
      <w:sz w:val="22"/>
      <w:szCs w:val="18"/>
    </w:rPr>
  </w:style>
  <w:style w:type="paragraph" w:styleId="TOCHeading">
    <w:name w:val="TOC Heading"/>
    <w:basedOn w:val="Heading1"/>
    <w:next w:val="Normal"/>
    <w:uiPriority w:val="39"/>
    <w:unhideWhenUsed/>
    <w:qFormat/>
    <w:rsid w:val="009D2FBF"/>
    <w:pPr>
      <w:outlineLvl w:val="9"/>
    </w:pPr>
  </w:style>
  <w:style w:type="character" w:customStyle="1" w:styleId="Heading1Char">
    <w:name w:val="Heading 1 Char"/>
    <w:basedOn w:val="DefaultParagraphFont"/>
    <w:link w:val="Heading1"/>
    <w:uiPriority w:val="9"/>
    <w:rsid w:val="0051515C"/>
    <w:rPr>
      <w:rFonts w:asciiTheme="majorHAnsi" w:eastAsiaTheme="majorEastAsia" w:hAnsiTheme="majorHAnsi" w:cstheme="majorBidi"/>
      <w:b/>
      <w:color w:val="262626" w:themeColor="text1" w:themeTint="D9"/>
      <w:sz w:val="24"/>
      <w:szCs w:val="32"/>
    </w:rPr>
  </w:style>
  <w:style w:type="character" w:customStyle="1" w:styleId="Heading2Char">
    <w:name w:val="Heading 2 Char"/>
    <w:basedOn w:val="DefaultParagraphFont"/>
    <w:link w:val="Heading2"/>
    <w:uiPriority w:val="9"/>
    <w:rsid w:val="0051515C"/>
    <w:rPr>
      <w:rFonts w:asciiTheme="majorHAnsi" w:eastAsiaTheme="majorEastAsia" w:hAnsiTheme="majorHAnsi" w:cstheme="majorBidi"/>
      <w:b/>
      <w:color w:val="262626" w:themeColor="text1" w:themeTint="D9"/>
      <w:sz w:val="24"/>
      <w:szCs w:val="28"/>
    </w:rPr>
  </w:style>
  <w:style w:type="character" w:customStyle="1" w:styleId="Heading3Char">
    <w:name w:val="Heading 3 Char"/>
    <w:basedOn w:val="DefaultParagraphFont"/>
    <w:link w:val="Heading3"/>
    <w:uiPriority w:val="9"/>
    <w:rsid w:val="0051515C"/>
    <w:rPr>
      <w:rFonts w:asciiTheme="majorHAnsi" w:eastAsiaTheme="majorEastAsia" w:hAnsiTheme="majorHAnsi" w:cstheme="majorBidi"/>
      <w:b/>
      <w:i/>
      <w:color w:val="0D0D0D" w:themeColor="text1" w:themeTint="F2"/>
      <w:sz w:val="24"/>
      <w:szCs w:val="24"/>
    </w:rPr>
  </w:style>
  <w:style w:type="character" w:customStyle="1" w:styleId="Heading4Char">
    <w:name w:val="Heading 4 Char"/>
    <w:basedOn w:val="DefaultParagraphFont"/>
    <w:link w:val="Heading4"/>
    <w:uiPriority w:val="9"/>
    <w:rsid w:val="0051515C"/>
    <w:rPr>
      <w:rFonts w:asciiTheme="majorHAnsi" w:eastAsiaTheme="majorEastAsia" w:hAnsiTheme="majorHAnsi" w:cstheme="majorBidi"/>
      <w:b/>
      <w:iCs/>
      <w:color w:val="404040" w:themeColor="text1" w:themeTint="BF"/>
      <w:sz w:val="24"/>
    </w:rPr>
  </w:style>
  <w:style w:type="character" w:customStyle="1" w:styleId="Heading5Char">
    <w:name w:val="Heading 5 Char"/>
    <w:basedOn w:val="DefaultParagraphFont"/>
    <w:link w:val="Heading5"/>
    <w:uiPriority w:val="9"/>
    <w:rsid w:val="009D2FBF"/>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rsid w:val="009D2FBF"/>
    <w:rPr>
      <w:rFonts w:asciiTheme="majorHAnsi" w:eastAsiaTheme="majorEastAsia" w:hAnsiTheme="majorHAnsi" w:cstheme="majorBidi"/>
    </w:rPr>
  </w:style>
  <w:style w:type="character" w:customStyle="1" w:styleId="Heading7Char">
    <w:name w:val="Heading 7 Char"/>
    <w:basedOn w:val="DefaultParagraphFont"/>
    <w:link w:val="Heading7"/>
    <w:uiPriority w:val="9"/>
    <w:rsid w:val="009D2FBF"/>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9D2FB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rsid w:val="009D2FB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E17381"/>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rsid w:val="00E17381"/>
    <w:rPr>
      <w:rFonts w:asciiTheme="majorHAnsi" w:hAnsiTheme="majorHAnsi"/>
      <w:color w:val="000000" w:themeColor="text1"/>
      <w:spacing w:val="15"/>
      <w:sz w:val="36"/>
    </w:rPr>
  </w:style>
  <w:style w:type="character" w:styleId="Strong">
    <w:name w:val="Strong"/>
    <w:basedOn w:val="DefaultParagraphFont"/>
    <w:uiPriority w:val="22"/>
    <w:qFormat/>
    <w:rsid w:val="009D2FBF"/>
    <w:rPr>
      <w:b/>
      <w:bCs/>
      <w:color w:val="auto"/>
    </w:rPr>
  </w:style>
  <w:style w:type="character" w:styleId="Emphasis">
    <w:name w:val="Emphasis"/>
    <w:basedOn w:val="DefaultParagraphFont"/>
    <w:uiPriority w:val="20"/>
    <w:qFormat/>
    <w:rsid w:val="009D2FBF"/>
    <w:rPr>
      <w:i/>
      <w:iCs/>
      <w:color w:val="auto"/>
    </w:rPr>
  </w:style>
  <w:style w:type="paragraph" w:styleId="NoSpacing">
    <w:name w:val="No Spacing"/>
    <w:uiPriority w:val="1"/>
    <w:qFormat/>
    <w:rsid w:val="009D2FBF"/>
    <w:pPr>
      <w:spacing w:after="0" w:line="240" w:lineRule="auto"/>
    </w:pPr>
  </w:style>
  <w:style w:type="paragraph" w:styleId="Quote">
    <w:name w:val="Quote"/>
    <w:basedOn w:val="Normal"/>
    <w:next w:val="Normal"/>
    <w:link w:val="QuoteChar"/>
    <w:uiPriority w:val="29"/>
    <w:qFormat/>
    <w:rsid w:val="009D2FBF"/>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9D2FBF"/>
    <w:rPr>
      <w:i/>
      <w:iCs/>
      <w:color w:val="404040" w:themeColor="text1" w:themeTint="BF"/>
    </w:rPr>
  </w:style>
  <w:style w:type="paragraph" w:styleId="IntenseQuote">
    <w:name w:val="Intense Quote"/>
    <w:basedOn w:val="Normal"/>
    <w:next w:val="Normal"/>
    <w:link w:val="IntenseQuoteChar"/>
    <w:uiPriority w:val="30"/>
    <w:qFormat/>
    <w:rsid w:val="009D2FB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9D2FBF"/>
    <w:rPr>
      <w:i/>
      <w:iCs/>
      <w:color w:val="404040" w:themeColor="text1" w:themeTint="BF"/>
    </w:rPr>
  </w:style>
  <w:style w:type="character" w:styleId="SubtleEmphasis">
    <w:name w:val="Subtle Emphasis"/>
    <w:basedOn w:val="DefaultParagraphFont"/>
    <w:uiPriority w:val="19"/>
    <w:qFormat/>
    <w:rsid w:val="009D2FBF"/>
    <w:rPr>
      <w:i/>
      <w:iCs/>
      <w:color w:val="404040" w:themeColor="text1" w:themeTint="BF"/>
    </w:rPr>
  </w:style>
  <w:style w:type="character" w:styleId="IntenseEmphasis">
    <w:name w:val="Intense Emphasis"/>
    <w:basedOn w:val="DefaultParagraphFont"/>
    <w:uiPriority w:val="21"/>
    <w:qFormat/>
    <w:rsid w:val="009D2FBF"/>
    <w:rPr>
      <w:b/>
      <w:bCs/>
      <w:i/>
      <w:iCs/>
      <w:color w:val="auto"/>
    </w:rPr>
  </w:style>
  <w:style w:type="character" w:styleId="SubtleReference">
    <w:name w:val="Subtle Reference"/>
    <w:basedOn w:val="DefaultParagraphFont"/>
    <w:uiPriority w:val="31"/>
    <w:qFormat/>
    <w:rsid w:val="009D2FBF"/>
    <w:rPr>
      <w:smallCaps/>
      <w:color w:val="404040" w:themeColor="text1" w:themeTint="BF"/>
    </w:rPr>
  </w:style>
  <w:style w:type="character" w:styleId="IntenseReference">
    <w:name w:val="Intense Reference"/>
    <w:basedOn w:val="DefaultParagraphFont"/>
    <w:uiPriority w:val="32"/>
    <w:qFormat/>
    <w:rsid w:val="009D2FBF"/>
    <w:rPr>
      <w:b/>
      <w:bCs/>
      <w:smallCaps/>
      <w:color w:val="404040" w:themeColor="text1" w:themeTint="BF"/>
      <w:spacing w:val="5"/>
    </w:rPr>
  </w:style>
  <w:style w:type="character" w:styleId="BookTitle">
    <w:name w:val="Book Title"/>
    <w:basedOn w:val="DefaultParagraphFont"/>
    <w:uiPriority w:val="33"/>
    <w:qFormat/>
    <w:rsid w:val="009D2FBF"/>
    <w:rPr>
      <w:b/>
      <w:bCs/>
      <w:i/>
      <w:iCs/>
      <w:spacing w:val="5"/>
    </w:r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alibri" w:hAnsi="Calibri"/>
      <w:i/>
      <w:iCs/>
      <w:color w:val="003B4F"/>
      <w:sz w:val="22"/>
      <w:szCs w:val="18"/>
      <w:shd w:val="clear" w:color="auto" w:fill="F1F3F5"/>
    </w:rPr>
  </w:style>
  <w:style w:type="character" w:customStyle="1" w:styleId="DataTypeTok">
    <w:name w:val="DataTypeTok"/>
    <w:basedOn w:val="VerbatimChar"/>
    <w:rPr>
      <w:rFonts w:ascii="Calibri" w:hAnsi="Calibri"/>
      <w:i/>
      <w:iCs/>
      <w:color w:val="AD0000"/>
      <w:sz w:val="22"/>
      <w:szCs w:val="18"/>
      <w:shd w:val="clear" w:color="auto" w:fill="F1F3F5"/>
    </w:rPr>
  </w:style>
  <w:style w:type="character" w:customStyle="1" w:styleId="DecValTok">
    <w:name w:val="DecValTok"/>
    <w:basedOn w:val="VerbatimChar"/>
    <w:rPr>
      <w:rFonts w:ascii="Calibri" w:hAnsi="Calibri"/>
      <w:i/>
      <w:iCs/>
      <w:color w:val="AD0000"/>
      <w:sz w:val="22"/>
      <w:szCs w:val="18"/>
      <w:shd w:val="clear" w:color="auto" w:fill="F1F3F5"/>
    </w:rPr>
  </w:style>
  <w:style w:type="character" w:customStyle="1" w:styleId="BaseNTok">
    <w:name w:val="BaseNTok"/>
    <w:basedOn w:val="VerbatimChar"/>
    <w:rPr>
      <w:rFonts w:ascii="Calibri" w:hAnsi="Calibri"/>
      <w:i/>
      <w:iCs/>
      <w:color w:val="AD0000"/>
      <w:sz w:val="22"/>
      <w:szCs w:val="18"/>
      <w:shd w:val="clear" w:color="auto" w:fill="F1F3F5"/>
    </w:rPr>
  </w:style>
  <w:style w:type="character" w:customStyle="1" w:styleId="FloatTok">
    <w:name w:val="FloatTok"/>
    <w:basedOn w:val="VerbatimChar"/>
    <w:rPr>
      <w:rFonts w:ascii="Calibri" w:hAnsi="Calibri"/>
      <w:i/>
      <w:iCs/>
      <w:color w:val="AD0000"/>
      <w:sz w:val="22"/>
      <w:szCs w:val="18"/>
      <w:shd w:val="clear" w:color="auto" w:fill="F1F3F5"/>
    </w:rPr>
  </w:style>
  <w:style w:type="character" w:customStyle="1" w:styleId="ConstantTok">
    <w:name w:val="ConstantTok"/>
    <w:basedOn w:val="VerbatimChar"/>
    <w:rPr>
      <w:rFonts w:ascii="Calibri" w:hAnsi="Calibri"/>
      <w:i/>
      <w:iCs/>
      <w:color w:val="8F5902"/>
      <w:sz w:val="22"/>
      <w:szCs w:val="18"/>
      <w:shd w:val="clear" w:color="auto" w:fill="F1F3F5"/>
    </w:rPr>
  </w:style>
  <w:style w:type="character" w:customStyle="1" w:styleId="CharTok">
    <w:name w:val="CharTok"/>
    <w:basedOn w:val="VerbatimChar"/>
    <w:rPr>
      <w:rFonts w:ascii="Calibri" w:hAnsi="Calibri"/>
      <w:i/>
      <w:iCs/>
      <w:color w:val="20794D"/>
      <w:sz w:val="22"/>
      <w:szCs w:val="18"/>
      <w:shd w:val="clear" w:color="auto" w:fill="F1F3F5"/>
    </w:rPr>
  </w:style>
  <w:style w:type="character" w:customStyle="1" w:styleId="SpecialCharTok">
    <w:name w:val="SpecialCharTok"/>
    <w:basedOn w:val="VerbatimChar"/>
    <w:rPr>
      <w:rFonts w:ascii="Calibri" w:hAnsi="Calibri"/>
      <w:i/>
      <w:iCs/>
      <w:color w:val="5E5E5E"/>
      <w:sz w:val="22"/>
      <w:szCs w:val="18"/>
      <w:shd w:val="clear" w:color="auto" w:fill="F1F3F5"/>
    </w:rPr>
  </w:style>
  <w:style w:type="character" w:customStyle="1" w:styleId="StringTok">
    <w:name w:val="StringTok"/>
    <w:basedOn w:val="VerbatimChar"/>
    <w:rPr>
      <w:rFonts w:ascii="Calibri" w:hAnsi="Calibri"/>
      <w:i/>
      <w:iCs/>
      <w:color w:val="20794D"/>
      <w:sz w:val="22"/>
      <w:szCs w:val="18"/>
      <w:shd w:val="clear" w:color="auto" w:fill="F1F3F5"/>
    </w:rPr>
  </w:style>
  <w:style w:type="character" w:customStyle="1" w:styleId="VerbatimStringTok">
    <w:name w:val="VerbatimStringTok"/>
    <w:basedOn w:val="VerbatimChar"/>
    <w:rPr>
      <w:rFonts w:ascii="Calibri" w:hAnsi="Calibri"/>
      <w:i/>
      <w:iCs/>
      <w:color w:val="20794D"/>
      <w:sz w:val="22"/>
      <w:szCs w:val="18"/>
      <w:shd w:val="clear" w:color="auto" w:fill="F1F3F5"/>
    </w:rPr>
  </w:style>
  <w:style w:type="character" w:customStyle="1" w:styleId="SpecialStringTok">
    <w:name w:val="SpecialStringTok"/>
    <w:basedOn w:val="VerbatimChar"/>
    <w:rPr>
      <w:rFonts w:ascii="Calibri" w:hAnsi="Calibri"/>
      <w:i/>
      <w:iCs/>
      <w:color w:val="20794D"/>
      <w:sz w:val="22"/>
      <w:szCs w:val="18"/>
      <w:shd w:val="clear" w:color="auto" w:fill="F1F3F5"/>
    </w:rPr>
  </w:style>
  <w:style w:type="character" w:customStyle="1" w:styleId="ImportTok">
    <w:name w:val="ImportTok"/>
    <w:basedOn w:val="VerbatimChar"/>
    <w:rPr>
      <w:rFonts w:ascii="Calibri" w:hAnsi="Calibri"/>
      <w:i/>
      <w:iCs/>
      <w:color w:val="00769E"/>
      <w:sz w:val="22"/>
      <w:szCs w:val="18"/>
      <w:shd w:val="clear" w:color="auto" w:fill="F1F3F5"/>
    </w:rPr>
  </w:style>
  <w:style w:type="character" w:customStyle="1" w:styleId="CommentTok">
    <w:name w:val="CommentTok"/>
    <w:basedOn w:val="VerbatimChar"/>
    <w:rPr>
      <w:rFonts w:ascii="Calibri" w:hAnsi="Calibri"/>
      <w:i/>
      <w:iCs/>
      <w:color w:val="5E5E5E"/>
      <w:sz w:val="22"/>
      <w:szCs w:val="18"/>
      <w:shd w:val="clear" w:color="auto" w:fill="F1F3F5"/>
    </w:rPr>
  </w:style>
  <w:style w:type="character" w:customStyle="1" w:styleId="DocumentationTok">
    <w:name w:val="DocumentationTok"/>
    <w:basedOn w:val="VerbatimChar"/>
    <w:rPr>
      <w:rFonts w:ascii="Calibri" w:hAnsi="Calibri"/>
      <w:i/>
      <w:iCs/>
      <w:color w:val="5E5E5E"/>
      <w:sz w:val="22"/>
      <w:szCs w:val="18"/>
      <w:shd w:val="clear" w:color="auto" w:fill="F1F3F5"/>
    </w:rPr>
  </w:style>
  <w:style w:type="character" w:customStyle="1" w:styleId="AnnotationTok">
    <w:name w:val="AnnotationTok"/>
    <w:basedOn w:val="VerbatimChar"/>
    <w:rPr>
      <w:rFonts w:ascii="Calibri" w:hAnsi="Calibri"/>
      <w:i/>
      <w:iCs/>
      <w:color w:val="5E5E5E"/>
      <w:sz w:val="22"/>
      <w:szCs w:val="18"/>
      <w:shd w:val="clear" w:color="auto" w:fill="F1F3F5"/>
    </w:rPr>
  </w:style>
  <w:style w:type="character" w:customStyle="1" w:styleId="CommentVarTok">
    <w:name w:val="CommentVarTok"/>
    <w:basedOn w:val="VerbatimChar"/>
    <w:rPr>
      <w:rFonts w:ascii="Calibri" w:hAnsi="Calibri"/>
      <w:i/>
      <w:iCs/>
      <w:color w:val="5E5E5E"/>
      <w:sz w:val="22"/>
      <w:szCs w:val="18"/>
      <w:shd w:val="clear" w:color="auto" w:fill="F1F3F5"/>
    </w:rPr>
  </w:style>
  <w:style w:type="character" w:customStyle="1" w:styleId="OtherTok">
    <w:name w:val="OtherTok"/>
    <w:basedOn w:val="VerbatimChar"/>
    <w:rPr>
      <w:rFonts w:ascii="Calibri" w:hAnsi="Calibri"/>
      <w:i/>
      <w:iCs/>
      <w:color w:val="003B4F"/>
      <w:sz w:val="22"/>
      <w:szCs w:val="18"/>
      <w:shd w:val="clear" w:color="auto" w:fill="F1F3F5"/>
    </w:rPr>
  </w:style>
  <w:style w:type="character" w:customStyle="1" w:styleId="FunctionTok">
    <w:name w:val="FunctionTok"/>
    <w:basedOn w:val="VerbatimChar"/>
    <w:rPr>
      <w:rFonts w:ascii="Calibri" w:hAnsi="Calibri"/>
      <w:i/>
      <w:iCs/>
      <w:color w:val="4758AB"/>
      <w:sz w:val="22"/>
      <w:szCs w:val="18"/>
      <w:shd w:val="clear" w:color="auto" w:fill="F1F3F5"/>
    </w:rPr>
  </w:style>
  <w:style w:type="character" w:customStyle="1" w:styleId="VariableTok">
    <w:name w:val="VariableTok"/>
    <w:basedOn w:val="VerbatimChar"/>
    <w:rPr>
      <w:rFonts w:ascii="Calibri" w:hAnsi="Calibri"/>
      <w:i/>
      <w:iCs/>
      <w:color w:val="111111"/>
      <w:sz w:val="22"/>
      <w:szCs w:val="18"/>
      <w:shd w:val="clear" w:color="auto" w:fill="F1F3F5"/>
    </w:rPr>
  </w:style>
  <w:style w:type="character" w:customStyle="1" w:styleId="ControlFlowTok">
    <w:name w:val="ControlFlowTok"/>
    <w:basedOn w:val="VerbatimChar"/>
    <w:rPr>
      <w:rFonts w:ascii="Calibri" w:hAnsi="Calibri"/>
      <w:i/>
      <w:iCs/>
      <w:color w:val="003B4F"/>
      <w:sz w:val="22"/>
      <w:szCs w:val="18"/>
      <w:shd w:val="clear" w:color="auto" w:fill="F1F3F5"/>
    </w:rPr>
  </w:style>
  <w:style w:type="character" w:customStyle="1" w:styleId="OperatorTok">
    <w:name w:val="OperatorTok"/>
    <w:basedOn w:val="VerbatimChar"/>
    <w:rPr>
      <w:rFonts w:ascii="Calibri" w:hAnsi="Calibri"/>
      <w:i/>
      <w:iCs/>
      <w:color w:val="5E5E5E"/>
      <w:sz w:val="22"/>
      <w:szCs w:val="18"/>
      <w:shd w:val="clear" w:color="auto" w:fill="F1F3F5"/>
    </w:rPr>
  </w:style>
  <w:style w:type="character" w:customStyle="1" w:styleId="BuiltInTok">
    <w:name w:val="BuiltInTok"/>
    <w:basedOn w:val="VerbatimChar"/>
    <w:rPr>
      <w:rFonts w:ascii="Calibri" w:hAnsi="Calibri"/>
      <w:i/>
      <w:iCs/>
      <w:color w:val="003B4F"/>
      <w:sz w:val="22"/>
      <w:szCs w:val="18"/>
      <w:shd w:val="clear" w:color="auto" w:fill="F1F3F5"/>
    </w:rPr>
  </w:style>
  <w:style w:type="character" w:customStyle="1" w:styleId="ExtensionTok">
    <w:name w:val="ExtensionTok"/>
    <w:basedOn w:val="VerbatimChar"/>
    <w:rPr>
      <w:rFonts w:ascii="Calibri" w:hAnsi="Calibri"/>
      <w:i/>
      <w:iCs/>
      <w:color w:val="003B4F"/>
      <w:sz w:val="22"/>
      <w:szCs w:val="18"/>
      <w:shd w:val="clear" w:color="auto" w:fill="F1F3F5"/>
    </w:rPr>
  </w:style>
  <w:style w:type="character" w:customStyle="1" w:styleId="PreprocessorTok">
    <w:name w:val="PreprocessorTok"/>
    <w:basedOn w:val="VerbatimChar"/>
    <w:rPr>
      <w:rFonts w:ascii="Calibri" w:hAnsi="Calibri"/>
      <w:i/>
      <w:iCs/>
      <w:color w:val="AD0000"/>
      <w:sz w:val="22"/>
      <w:szCs w:val="18"/>
      <w:shd w:val="clear" w:color="auto" w:fill="F1F3F5"/>
    </w:rPr>
  </w:style>
  <w:style w:type="character" w:customStyle="1" w:styleId="AttributeTok">
    <w:name w:val="AttributeTok"/>
    <w:basedOn w:val="VerbatimChar"/>
    <w:rPr>
      <w:rFonts w:ascii="Calibri" w:hAnsi="Calibri"/>
      <w:i/>
      <w:iCs/>
      <w:color w:val="657422"/>
      <w:sz w:val="22"/>
      <w:szCs w:val="18"/>
      <w:shd w:val="clear" w:color="auto" w:fill="F1F3F5"/>
    </w:rPr>
  </w:style>
  <w:style w:type="character" w:customStyle="1" w:styleId="RegionMarkerTok">
    <w:name w:val="RegionMarkerTok"/>
    <w:basedOn w:val="VerbatimChar"/>
    <w:rPr>
      <w:rFonts w:ascii="Calibri" w:hAnsi="Calibri"/>
      <w:i/>
      <w:iCs/>
      <w:color w:val="003B4F"/>
      <w:sz w:val="22"/>
      <w:szCs w:val="18"/>
      <w:shd w:val="clear" w:color="auto" w:fill="F1F3F5"/>
    </w:rPr>
  </w:style>
  <w:style w:type="character" w:customStyle="1" w:styleId="InformationTok">
    <w:name w:val="InformationTok"/>
    <w:basedOn w:val="VerbatimChar"/>
    <w:rPr>
      <w:rFonts w:ascii="Calibri" w:hAnsi="Calibri"/>
      <w:i/>
      <w:iCs/>
      <w:color w:val="5E5E5E"/>
      <w:sz w:val="22"/>
      <w:szCs w:val="18"/>
      <w:shd w:val="clear" w:color="auto" w:fill="F1F3F5"/>
    </w:rPr>
  </w:style>
  <w:style w:type="character" w:customStyle="1" w:styleId="WarningTok">
    <w:name w:val="WarningTok"/>
    <w:basedOn w:val="VerbatimChar"/>
    <w:rPr>
      <w:rFonts w:ascii="Calibri" w:hAnsi="Calibri"/>
      <w:i/>
      <w:iCs/>
      <w:color w:val="5E5E5E"/>
      <w:sz w:val="22"/>
      <w:szCs w:val="18"/>
      <w:shd w:val="clear" w:color="auto" w:fill="F1F3F5"/>
    </w:rPr>
  </w:style>
  <w:style w:type="character" w:customStyle="1" w:styleId="AlertTok">
    <w:name w:val="AlertTok"/>
    <w:basedOn w:val="VerbatimChar"/>
    <w:rPr>
      <w:rFonts w:ascii="Calibri" w:hAnsi="Calibri"/>
      <w:i/>
      <w:iCs/>
      <w:color w:val="AD0000"/>
      <w:sz w:val="22"/>
      <w:szCs w:val="18"/>
      <w:shd w:val="clear" w:color="auto" w:fill="F1F3F5"/>
    </w:rPr>
  </w:style>
  <w:style w:type="character" w:customStyle="1" w:styleId="ErrorTok">
    <w:name w:val="ErrorTok"/>
    <w:basedOn w:val="VerbatimChar"/>
    <w:rPr>
      <w:rFonts w:ascii="Calibri" w:hAnsi="Calibri"/>
      <w:i/>
      <w:iCs/>
      <w:color w:val="AD0000"/>
      <w:sz w:val="22"/>
      <w:szCs w:val="18"/>
      <w:shd w:val="clear" w:color="auto" w:fill="F1F3F5"/>
    </w:rPr>
  </w:style>
  <w:style w:type="character" w:customStyle="1" w:styleId="NormalTok">
    <w:name w:val="NormalTok"/>
    <w:basedOn w:val="VerbatimChar"/>
    <w:rPr>
      <w:rFonts w:ascii="Calibri" w:hAnsi="Calibri"/>
      <w:i/>
      <w:iCs/>
      <w:color w:val="003B4F"/>
      <w:sz w:val="22"/>
      <w:szCs w:val="18"/>
      <w:shd w:val="clear" w:color="auto" w:fill="F1F3F5"/>
    </w:rPr>
  </w:style>
  <w:style w:type="character" w:customStyle="1" w:styleId="BodyTextChar">
    <w:name w:val="Body Text Char"/>
    <w:basedOn w:val="DefaultParagraphFont"/>
    <w:link w:val="BodyText"/>
    <w:rsid w:val="008E1F22"/>
    <w:rPr>
      <w:rFonts w:ascii="Calibri" w:hAnsi="Calibri"/>
    </w:rPr>
  </w:style>
  <w:style w:type="paragraph" w:styleId="Revision">
    <w:name w:val="Revision"/>
    <w:hidden/>
    <w:semiHidden/>
    <w:rsid w:val="006A147B"/>
    <w:pPr>
      <w:spacing w:after="0" w:line="240" w:lineRule="auto"/>
    </w:pPr>
  </w:style>
  <w:style w:type="character" w:styleId="CommentReference">
    <w:name w:val="annotation reference"/>
    <w:basedOn w:val="DefaultParagraphFont"/>
    <w:semiHidden/>
    <w:unhideWhenUsed/>
    <w:rsid w:val="00BA19D2"/>
    <w:rPr>
      <w:sz w:val="16"/>
      <w:szCs w:val="16"/>
    </w:rPr>
  </w:style>
  <w:style w:type="paragraph" w:styleId="CommentText">
    <w:name w:val="annotation text"/>
    <w:basedOn w:val="Normal"/>
    <w:link w:val="CommentTextChar"/>
    <w:semiHidden/>
    <w:unhideWhenUsed/>
    <w:rsid w:val="00BA19D2"/>
    <w:pPr>
      <w:spacing w:line="240" w:lineRule="auto"/>
    </w:pPr>
    <w:rPr>
      <w:sz w:val="20"/>
      <w:szCs w:val="20"/>
    </w:rPr>
  </w:style>
  <w:style w:type="character" w:customStyle="1" w:styleId="CommentTextChar">
    <w:name w:val="Comment Text Char"/>
    <w:basedOn w:val="DefaultParagraphFont"/>
    <w:link w:val="CommentText"/>
    <w:semiHidden/>
    <w:rsid w:val="00BA19D2"/>
    <w:rPr>
      <w:sz w:val="20"/>
      <w:szCs w:val="20"/>
    </w:rPr>
  </w:style>
  <w:style w:type="paragraph" w:styleId="CommentSubject">
    <w:name w:val="annotation subject"/>
    <w:basedOn w:val="CommentText"/>
    <w:next w:val="CommentText"/>
    <w:link w:val="CommentSubjectChar"/>
    <w:semiHidden/>
    <w:unhideWhenUsed/>
    <w:rsid w:val="00BA19D2"/>
    <w:rPr>
      <w:b/>
      <w:bCs/>
    </w:rPr>
  </w:style>
  <w:style w:type="character" w:customStyle="1" w:styleId="CommentSubjectChar">
    <w:name w:val="Comment Subject Char"/>
    <w:basedOn w:val="CommentTextChar"/>
    <w:link w:val="CommentSubject"/>
    <w:semiHidden/>
    <w:rsid w:val="00BA19D2"/>
    <w:rPr>
      <w:b/>
      <w:bCs/>
      <w:sz w:val="20"/>
      <w:szCs w:val="20"/>
    </w:rPr>
  </w:style>
  <w:style w:type="paragraph" w:styleId="BalloonText">
    <w:name w:val="Balloon Text"/>
    <w:basedOn w:val="Normal"/>
    <w:link w:val="BalloonTextChar"/>
    <w:semiHidden/>
    <w:unhideWhenUsed/>
    <w:rsid w:val="00BA19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BA19D2"/>
    <w:rPr>
      <w:rFonts w:ascii="Segoe UI" w:hAnsi="Segoe UI" w:cs="Segoe UI"/>
      <w:sz w:val="18"/>
      <w:szCs w:val="18"/>
    </w:rPr>
  </w:style>
  <w:style w:type="character" w:styleId="LineNumber">
    <w:name w:val="line number"/>
    <w:basedOn w:val="DefaultParagraphFont"/>
    <w:semiHidden/>
    <w:unhideWhenUsed/>
    <w:rsid w:val="00BA19D2"/>
  </w:style>
  <w:style w:type="character" w:styleId="FollowedHyperlink">
    <w:name w:val="FollowedHyperlink"/>
    <w:basedOn w:val="DefaultParagraphFont"/>
    <w:semiHidden/>
    <w:unhideWhenUsed/>
    <w:rsid w:val="001F2FEF"/>
    <w:rPr>
      <w:color w:val="800080" w:themeColor="followedHyperlink"/>
      <w:u w:val="single"/>
    </w:rPr>
  </w:style>
  <w:style w:type="character" w:styleId="UnresolvedMention">
    <w:name w:val="Unresolved Mention"/>
    <w:basedOn w:val="DefaultParagraphFont"/>
    <w:uiPriority w:val="99"/>
    <w:semiHidden/>
    <w:unhideWhenUsed/>
    <w:rsid w:val="00160386"/>
    <w:rPr>
      <w:color w:val="605E5C"/>
      <w:shd w:val="clear" w:color="auto" w:fill="E1DFDD"/>
    </w:rPr>
  </w:style>
  <w:style w:type="paragraph" w:styleId="Header">
    <w:name w:val="header"/>
    <w:basedOn w:val="Normal"/>
    <w:link w:val="HeaderChar"/>
    <w:unhideWhenUsed/>
    <w:rsid w:val="007A21AC"/>
    <w:pPr>
      <w:tabs>
        <w:tab w:val="center" w:pos="4513"/>
        <w:tab w:val="right" w:pos="9026"/>
      </w:tabs>
      <w:spacing w:after="0" w:line="240" w:lineRule="auto"/>
    </w:pPr>
  </w:style>
  <w:style w:type="character" w:customStyle="1" w:styleId="HeaderChar">
    <w:name w:val="Header Char"/>
    <w:basedOn w:val="DefaultParagraphFont"/>
    <w:link w:val="Header"/>
    <w:rsid w:val="007A21AC"/>
  </w:style>
  <w:style w:type="paragraph" w:styleId="Footer">
    <w:name w:val="footer"/>
    <w:basedOn w:val="Normal"/>
    <w:link w:val="FooterChar"/>
    <w:unhideWhenUsed/>
    <w:rsid w:val="007A21AC"/>
    <w:pPr>
      <w:tabs>
        <w:tab w:val="center" w:pos="4513"/>
        <w:tab w:val="right" w:pos="9026"/>
      </w:tabs>
      <w:spacing w:after="0" w:line="240" w:lineRule="auto"/>
    </w:pPr>
  </w:style>
  <w:style w:type="character" w:customStyle="1" w:styleId="FooterChar">
    <w:name w:val="Footer Char"/>
    <w:basedOn w:val="DefaultParagraphFont"/>
    <w:link w:val="Footer"/>
    <w:rsid w:val="007A21AC"/>
  </w:style>
  <w:style w:type="paragraph" w:styleId="NormalWeb">
    <w:name w:val="Normal (Web)"/>
    <w:basedOn w:val="Normal"/>
    <w:uiPriority w:val="99"/>
    <w:semiHidden/>
    <w:unhideWhenUsed/>
    <w:rsid w:val="00C4491D"/>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497837">
      <w:bodyDiv w:val="1"/>
      <w:marLeft w:val="0"/>
      <w:marRight w:val="0"/>
      <w:marTop w:val="0"/>
      <w:marBottom w:val="0"/>
      <w:divBdr>
        <w:top w:val="none" w:sz="0" w:space="0" w:color="auto"/>
        <w:left w:val="none" w:sz="0" w:space="0" w:color="auto"/>
        <w:bottom w:val="none" w:sz="0" w:space="0" w:color="auto"/>
        <w:right w:val="none" w:sz="0" w:space="0" w:color="auto"/>
      </w:divBdr>
      <w:divsChild>
        <w:div w:id="1349327603">
          <w:marLeft w:val="0"/>
          <w:marRight w:val="0"/>
          <w:marTop w:val="0"/>
          <w:marBottom w:val="0"/>
          <w:divBdr>
            <w:top w:val="none" w:sz="0" w:space="0" w:color="auto"/>
            <w:left w:val="none" w:sz="0" w:space="0" w:color="auto"/>
            <w:bottom w:val="none" w:sz="0" w:space="0" w:color="auto"/>
            <w:right w:val="none" w:sz="0" w:space="0" w:color="auto"/>
          </w:divBdr>
          <w:divsChild>
            <w:div w:id="105697505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97650885">
      <w:bodyDiv w:val="1"/>
      <w:marLeft w:val="0"/>
      <w:marRight w:val="0"/>
      <w:marTop w:val="0"/>
      <w:marBottom w:val="0"/>
      <w:divBdr>
        <w:top w:val="none" w:sz="0" w:space="0" w:color="auto"/>
        <w:left w:val="none" w:sz="0" w:space="0" w:color="auto"/>
        <w:bottom w:val="none" w:sz="0" w:space="0" w:color="auto"/>
        <w:right w:val="none" w:sz="0" w:space="0" w:color="auto"/>
      </w:divBdr>
    </w:div>
    <w:div w:id="196159883">
      <w:bodyDiv w:val="1"/>
      <w:marLeft w:val="0"/>
      <w:marRight w:val="0"/>
      <w:marTop w:val="0"/>
      <w:marBottom w:val="0"/>
      <w:divBdr>
        <w:top w:val="none" w:sz="0" w:space="0" w:color="auto"/>
        <w:left w:val="none" w:sz="0" w:space="0" w:color="auto"/>
        <w:bottom w:val="none" w:sz="0" w:space="0" w:color="auto"/>
        <w:right w:val="none" w:sz="0" w:space="0" w:color="auto"/>
      </w:divBdr>
      <w:divsChild>
        <w:div w:id="1518737390">
          <w:marLeft w:val="0"/>
          <w:marRight w:val="0"/>
          <w:marTop w:val="0"/>
          <w:marBottom w:val="0"/>
          <w:divBdr>
            <w:top w:val="none" w:sz="0" w:space="0" w:color="auto"/>
            <w:left w:val="none" w:sz="0" w:space="0" w:color="auto"/>
            <w:bottom w:val="none" w:sz="0" w:space="0" w:color="auto"/>
            <w:right w:val="none" w:sz="0" w:space="0" w:color="auto"/>
          </w:divBdr>
          <w:divsChild>
            <w:div w:id="1486316560">
              <w:marLeft w:val="0"/>
              <w:marRight w:val="0"/>
              <w:marTop w:val="0"/>
              <w:marBottom w:val="0"/>
              <w:divBdr>
                <w:top w:val="none" w:sz="0" w:space="0" w:color="auto"/>
                <w:left w:val="none" w:sz="0" w:space="0" w:color="auto"/>
                <w:bottom w:val="none" w:sz="0" w:space="0" w:color="auto"/>
                <w:right w:val="none" w:sz="0" w:space="0" w:color="auto"/>
              </w:divBdr>
              <w:divsChild>
                <w:div w:id="164704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31696750">
      <w:bodyDiv w:val="1"/>
      <w:marLeft w:val="0"/>
      <w:marRight w:val="0"/>
      <w:marTop w:val="0"/>
      <w:marBottom w:val="0"/>
      <w:divBdr>
        <w:top w:val="none" w:sz="0" w:space="0" w:color="auto"/>
        <w:left w:val="none" w:sz="0" w:space="0" w:color="auto"/>
        <w:bottom w:val="none" w:sz="0" w:space="0" w:color="auto"/>
        <w:right w:val="none" w:sz="0" w:space="0" w:color="auto"/>
      </w:divBdr>
    </w:div>
    <w:div w:id="295646369">
      <w:bodyDiv w:val="1"/>
      <w:marLeft w:val="0"/>
      <w:marRight w:val="0"/>
      <w:marTop w:val="0"/>
      <w:marBottom w:val="0"/>
      <w:divBdr>
        <w:top w:val="none" w:sz="0" w:space="0" w:color="auto"/>
        <w:left w:val="none" w:sz="0" w:space="0" w:color="auto"/>
        <w:bottom w:val="none" w:sz="0" w:space="0" w:color="auto"/>
        <w:right w:val="none" w:sz="0" w:space="0" w:color="auto"/>
      </w:divBdr>
    </w:div>
    <w:div w:id="432092679">
      <w:bodyDiv w:val="1"/>
      <w:marLeft w:val="0"/>
      <w:marRight w:val="0"/>
      <w:marTop w:val="0"/>
      <w:marBottom w:val="0"/>
      <w:divBdr>
        <w:top w:val="none" w:sz="0" w:space="0" w:color="auto"/>
        <w:left w:val="none" w:sz="0" w:space="0" w:color="auto"/>
        <w:bottom w:val="none" w:sz="0" w:space="0" w:color="auto"/>
        <w:right w:val="none" w:sz="0" w:space="0" w:color="auto"/>
      </w:divBdr>
      <w:divsChild>
        <w:div w:id="2018994918">
          <w:marLeft w:val="0"/>
          <w:marRight w:val="0"/>
          <w:marTop w:val="0"/>
          <w:marBottom w:val="0"/>
          <w:divBdr>
            <w:top w:val="none" w:sz="0" w:space="0" w:color="auto"/>
            <w:left w:val="none" w:sz="0" w:space="0" w:color="auto"/>
            <w:bottom w:val="none" w:sz="0" w:space="0" w:color="auto"/>
            <w:right w:val="none" w:sz="0" w:space="0" w:color="auto"/>
          </w:divBdr>
          <w:divsChild>
            <w:div w:id="195510063">
              <w:marLeft w:val="0"/>
              <w:marRight w:val="0"/>
              <w:marTop w:val="0"/>
              <w:marBottom w:val="0"/>
              <w:divBdr>
                <w:top w:val="none" w:sz="0" w:space="0" w:color="auto"/>
                <w:left w:val="none" w:sz="0" w:space="0" w:color="auto"/>
                <w:bottom w:val="none" w:sz="0" w:space="0" w:color="auto"/>
                <w:right w:val="none" w:sz="0" w:space="0" w:color="auto"/>
              </w:divBdr>
              <w:divsChild>
                <w:div w:id="16597248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3840624">
      <w:bodyDiv w:val="1"/>
      <w:marLeft w:val="0"/>
      <w:marRight w:val="0"/>
      <w:marTop w:val="0"/>
      <w:marBottom w:val="0"/>
      <w:divBdr>
        <w:top w:val="none" w:sz="0" w:space="0" w:color="auto"/>
        <w:left w:val="none" w:sz="0" w:space="0" w:color="auto"/>
        <w:bottom w:val="none" w:sz="0" w:space="0" w:color="auto"/>
        <w:right w:val="none" w:sz="0" w:space="0" w:color="auto"/>
      </w:divBdr>
    </w:div>
    <w:div w:id="584608360">
      <w:bodyDiv w:val="1"/>
      <w:marLeft w:val="0"/>
      <w:marRight w:val="0"/>
      <w:marTop w:val="0"/>
      <w:marBottom w:val="0"/>
      <w:divBdr>
        <w:top w:val="none" w:sz="0" w:space="0" w:color="auto"/>
        <w:left w:val="none" w:sz="0" w:space="0" w:color="auto"/>
        <w:bottom w:val="none" w:sz="0" w:space="0" w:color="auto"/>
        <w:right w:val="none" w:sz="0" w:space="0" w:color="auto"/>
      </w:divBdr>
      <w:divsChild>
        <w:div w:id="1998797799">
          <w:marLeft w:val="0"/>
          <w:marRight w:val="0"/>
          <w:marTop w:val="0"/>
          <w:marBottom w:val="0"/>
          <w:divBdr>
            <w:top w:val="none" w:sz="0" w:space="0" w:color="auto"/>
            <w:left w:val="none" w:sz="0" w:space="0" w:color="auto"/>
            <w:bottom w:val="none" w:sz="0" w:space="0" w:color="auto"/>
            <w:right w:val="none" w:sz="0" w:space="0" w:color="auto"/>
          </w:divBdr>
          <w:divsChild>
            <w:div w:id="215774242">
              <w:marLeft w:val="0"/>
              <w:marRight w:val="0"/>
              <w:marTop w:val="0"/>
              <w:marBottom w:val="0"/>
              <w:divBdr>
                <w:top w:val="none" w:sz="0" w:space="0" w:color="auto"/>
                <w:left w:val="none" w:sz="0" w:space="0" w:color="auto"/>
                <w:bottom w:val="none" w:sz="0" w:space="0" w:color="auto"/>
                <w:right w:val="none" w:sz="0" w:space="0" w:color="auto"/>
              </w:divBdr>
              <w:divsChild>
                <w:div w:id="20038535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333078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803544b-1b20-413f-a04b-47c23c09c8f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420048BFE0EA244874208212AE11555" ma:contentTypeVersion="17" ma:contentTypeDescription="Create a new document." ma:contentTypeScope="" ma:versionID="e2670892ea843163c322ab8931abbd97">
  <xsd:schema xmlns:xsd="http://www.w3.org/2001/XMLSchema" xmlns:xs="http://www.w3.org/2001/XMLSchema" xmlns:p="http://schemas.microsoft.com/office/2006/metadata/properties" xmlns:ns3="0803544b-1b20-413f-a04b-47c23c09c8f3" xmlns:ns4="bdfa4711-3526-46a9-86fc-45ee7e9669d1" targetNamespace="http://schemas.microsoft.com/office/2006/metadata/properties" ma:root="true" ma:fieldsID="953c23f3011a499524bf240fdec3193f" ns3:_="" ns4:_="">
    <xsd:import namespace="0803544b-1b20-413f-a04b-47c23c09c8f3"/>
    <xsd:import namespace="bdfa4711-3526-46a9-86fc-45ee7e9669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SearchProperties" minOccurs="0"/>
                <xsd:element ref="ns3:MediaServiceObjectDetectorVersions" minOccurs="0"/>
                <xsd:element ref="ns3:_activity" minOccurs="0"/>
                <xsd:element ref="ns3:MediaServiceDateTaken" minOccurs="0"/>
                <xsd:element ref="ns3:MediaServiceSystem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03544b-1b20-413f-a04b-47c23c09c8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DateTaken" ma:index="22" nillable="true" ma:displayName="MediaServiceDateTaken" ma:hidden="true" ma:indexed="true" ma:internalName="MediaServiceDateTaken"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fa4711-3526-46a9-86fc-45ee7e9669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0E75E94-D9EA-40BD-812F-C32F16B4B34B}">
  <ds:schemaRefs>
    <ds:schemaRef ds:uri="http://schemas.openxmlformats.org/officeDocument/2006/bibliography"/>
  </ds:schemaRefs>
</ds:datastoreItem>
</file>

<file path=customXml/itemProps2.xml><?xml version="1.0" encoding="utf-8"?>
<ds:datastoreItem xmlns:ds="http://schemas.openxmlformats.org/officeDocument/2006/customXml" ds:itemID="{20FA1796-C654-4A7F-9F3E-BC63CEB6106F}">
  <ds:schemaRefs>
    <ds:schemaRef ds:uri="http://schemas.microsoft.com/sharepoint/v3/contenttype/forms"/>
  </ds:schemaRefs>
</ds:datastoreItem>
</file>

<file path=customXml/itemProps3.xml><?xml version="1.0" encoding="utf-8"?>
<ds:datastoreItem xmlns:ds="http://schemas.openxmlformats.org/officeDocument/2006/customXml" ds:itemID="{34F2581B-52D5-4D9A-91A4-30E059E999A0}">
  <ds:schemaRefs>
    <ds:schemaRef ds:uri="http://schemas.microsoft.com/office/2006/metadata/properties"/>
    <ds:schemaRef ds:uri="http://schemas.microsoft.com/office/infopath/2007/PartnerControls"/>
    <ds:schemaRef ds:uri="0803544b-1b20-413f-a04b-47c23c09c8f3"/>
  </ds:schemaRefs>
</ds:datastoreItem>
</file>

<file path=customXml/itemProps4.xml><?xml version="1.0" encoding="utf-8"?>
<ds:datastoreItem xmlns:ds="http://schemas.openxmlformats.org/officeDocument/2006/customXml" ds:itemID="{69C0A1E4-CEFA-4CC2-AFBF-C3C7552961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03544b-1b20-413f-a04b-47c23c09c8f3"/>
    <ds:schemaRef ds:uri="bdfa4711-3526-46a9-86fc-45ee7e9669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0</Pages>
  <Words>18620</Words>
  <Characters>106140</Characters>
  <Application>Microsoft Office Word</Application>
  <DocSecurity>4</DocSecurity>
  <Lines>884</Lines>
  <Paragraphs>249</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Comparing Apples and Oranges in Youth Depression Treatments?</vt:lpstr>
      <vt:lpstr>ABSTRACT</vt:lpstr>
      <vt:lpstr>KEY MESSAGES</vt:lpstr>
      <vt:lpstr>BACKGROUND</vt:lpstr>
      <vt:lpstr>OBJECTIVE</vt:lpstr>
      <vt:lpstr>STUDY SELECTION AND ANALYSIS</vt:lpstr>
      <vt:lpstr>    Included studies</vt:lpstr>
      <vt:lpstr>    Statistical analysis</vt:lpstr>
      <vt:lpstr>        Sample characteristics</vt:lpstr>
      <vt:lpstr>        Trial design</vt:lpstr>
      <vt:lpstr>        Multilevel model metaregression</vt:lpstr>
      <vt:lpstr>        Number of sites</vt:lpstr>
      <vt:lpstr>        Sensitivity analyses</vt:lpstr>
      <vt:lpstr>        Comparing the control and active arms of psychotherapy trials</vt:lpstr>
      <vt:lpstr>FINDINGS</vt:lpstr>
      <vt:lpstr>    Included studies</vt:lpstr>
      <vt:lpstr>    Sample characteristics at baseline in medication and psychotherapy trials</vt:lpstr>
      <vt:lpstr>        Baseline severity</vt:lpstr>
      <vt:lpstr>        Sex</vt:lpstr>
      <vt:lpstr>        Age</vt:lpstr>
      <vt:lpstr>    Trial design</vt:lpstr>
      <vt:lpstr>        Standardised mean differences of control conditions in psychotherapy and medicat</vt:lpstr>
      <vt:lpstr>        Number of trial sites</vt:lpstr>
      <vt:lpstr>    Comparing the nature and intensity of control conditions in psychotherapy trials</vt:lpstr>
      <vt:lpstr>CONCLUSIONS AND CLINICAL IMPLICATIONS</vt:lpstr>
    </vt:vector>
  </TitlesOfParts>
  <Company/>
  <LinksUpToDate>false</LinksUpToDate>
  <CharactersWithSpaces>12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ing Apples and Oranges in Youth Depression Treatments?</dc:title>
  <dc:creator>Argyris Stringaris;Charlotte Burman;Raphaelle Delpech;Rudolf Uher;Dayna Bhudia;Despoina Miliou;Ioannis-Marios Rokas;Marinos Kyriakopoulos;Lucy Foulkes;Carmen Moreno;Samuele Cortese;Glyn Lewis;Georgina Krebs</dc:creator>
  <cp:keywords>depression, adolescents, antidepressants, psychotherapy</cp:keywords>
  <cp:lastModifiedBy>Tanya Palmer</cp:lastModifiedBy>
  <cp:revision>2</cp:revision>
  <dcterms:created xsi:type="dcterms:W3CDTF">2024-12-20T12:05:00Z</dcterms:created>
  <dcterms:modified xsi:type="dcterms:W3CDTF">2024-12-2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s">
    <vt:lpwstr/>
  </property>
  <property fmtid="{D5CDD505-2E9C-101B-9397-08002B2CF9AE}" pid="3" name="authors">
    <vt:lpwstr/>
  </property>
  <property fmtid="{D5CDD505-2E9C-101B-9397-08002B2CF9AE}" pid="4" name="biblio-config">
    <vt:lpwstr>True</vt:lpwstr>
  </property>
  <property fmtid="{D5CDD505-2E9C-101B-9397-08002B2CF9AE}" pid="5" name="bibliography">
    <vt:lpwstr>emotion_concepts_paper.bib</vt:lpwstr>
  </property>
  <property fmtid="{D5CDD505-2E9C-101B-9397-08002B2CF9AE}" pid="6" name="by-affiliation">
    <vt:lpwstr/>
  </property>
  <property fmtid="{D5CDD505-2E9C-101B-9397-08002B2CF9AE}" pid="7" name="by-author">
    <vt:lpwstr/>
  </property>
  <property fmtid="{D5CDD505-2E9C-101B-9397-08002B2CF9AE}" pid="8" name="csl">
    <vt:lpwstr>vancouver.csl</vt:lpwstr>
  </property>
  <property fmtid="{D5CDD505-2E9C-101B-9397-08002B2CF9AE}" pid="9" name="date">
    <vt:lpwstr>2024-05-17</vt:lpwstr>
  </property>
  <property fmtid="{D5CDD505-2E9C-101B-9397-08002B2CF9AE}" pid="10" name="editor">
    <vt:lpwstr>visual</vt:lpwstr>
  </property>
  <property fmtid="{D5CDD505-2E9C-101B-9397-08002B2CF9AE}" pid="11" name="fig-cap-location">
    <vt:lpwstr>top</vt:lpwstr>
  </property>
  <property fmtid="{D5CDD505-2E9C-101B-9397-08002B2CF9AE}" pid="12" name="fig_caption">
    <vt:lpwstr>yes</vt:lpwstr>
  </property>
  <property fmtid="{D5CDD505-2E9C-101B-9397-08002B2CF9AE}" pid="13" name="font">
    <vt:lpwstr/>
  </property>
  <property fmtid="{D5CDD505-2E9C-101B-9397-08002B2CF9AE}" pid="14" name="header-includes">
    <vt:lpwstr/>
  </property>
  <property fmtid="{D5CDD505-2E9C-101B-9397-08002B2CF9AE}" pid="15" name="include-after">
    <vt:lpwstr/>
  </property>
  <property fmtid="{D5CDD505-2E9C-101B-9397-08002B2CF9AE}" pid="16" name="include-before">
    <vt:lpwstr/>
  </property>
  <property fmtid="{D5CDD505-2E9C-101B-9397-08002B2CF9AE}" pid="17" name="labels">
    <vt:lpwstr/>
  </property>
  <property fmtid="{D5CDD505-2E9C-101B-9397-08002B2CF9AE}" pid="18" name="numer-sections">
    <vt:lpwstr>True</vt:lpwstr>
  </property>
  <property fmtid="{D5CDD505-2E9C-101B-9397-08002B2CF9AE}" pid="19" name="subtitle">
    <vt:lpwstr>A Quantitative Critique of the Evidence Base and Guidelines</vt:lpwstr>
  </property>
  <property fmtid="{D5CDD505-2E9C-101B-9397-08002B2CF9AE}" pid="20" name="tbl_caption">
    <vt:lpwstr>yes</vt:lpwstr>
  </property>
  <property fmtid="{D5CDD505-2E9C-101B-9397-08002B2CF9AE}" pid="21" name="toc-title">
    <vt:lpwstr>Table of contents</vt:lpwstr>
  </property>
  <property fmtid="{D5CDD505-2E9C-101B-9397-08002B2CF9AE}" pid="22" name="ContentTypeId">
    <vt:lpwstr>0x0101001420048BFE0EA244874208212AE11555</vt:lpwstr>
  </property>
  <property fmtid="{D5CDD505-2E9C-101B-9397-08002B2CF9AE}" pid="23" name="ZOTERO_PREF_1">
    <vt:lpwstr>&lt;data data-version="3" zotero-version="6.0.36"&gt;&lt;session id="by5UKDD8"/&gt;&lt;style id="http://www.zotero.org/styles/bmj" hasBibliography="1" bibliographyStyleHasBeenSet="1"/&gt;&lt;prefs&gt;&lt;pref name="fieldType" value="Field"/&gt;&lt;pref name="automaticJournalAbbreviations</vt:lpwstr>
  </property>
  <property fmtid="{D5CDD505-2E9C-101B-9397-08002B2CF9AE}" pid="24" name="ZOTERO_PREF_2">
    <vt:lpwstr>" value="true"/&gt;&lt;/prefs&gt;&lt;/data&gt;</vt:lpwstr>
  </property>
</Properties>
</file>